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F209BA" w14:textId="77777777" w:rsidR="00072BC9" w:rsidRDefault="00072BC9" w:rsidP="00072BC9">
      <w:pPr>
        <w:ind w:firstLine="0"/>
      </w:pPr>
    </w:p>
    <w:p w14:paraId="2E67CFAE" w14:textId="77777777" w:rsidR="00072BC9" w:rsidRDefault="00072BC9" w:rsidP="00072BC9">
      <w:pPr>
        <w:ind w:firstLine="0"/>
      </w:pPr>
    </w:p>
    <w:p w14:paraId="41204224" w14:textId="77777777" w:rsidR="00072BC9" w:rsidRDefault="00072BC9" w:rsidP="00072BC9">
      <w:pPr>
        <w:ind w:firstLine="0"/>
      </w:pPr>
    </w:p>
    <w:p w14:paraId="61C4108F" w14:textId="77777777" w:rsidR="00072BC9" w:rsidRDefault="00072BC9" w:rsidP="00072BC9">
      <w:pPr>
        <w:ind w:firstLine="0"/>
      </w:pPr>
    </w:p>
    <w:p w14:paraId="62E83805" w14:textId="39BC15FE" w:rsidR="004F1E7C" w:rsidRPr="00C76099" w:rsidRDefault="004D1F37" w:rsidP="00C76099">
      <w:pPr>
        <w:ind w:firstLine="0"/>
        <w:jc w:val="center"/>
        <w:rPr>
          <w:sz w:val="28"/>
          <w:szCs w:val="28"/>
        </w:rPr>
      </w:pPr>
      <w:r w:rsidRPr="00C76099">
        <w:rPr>
          <w:sz w:val="28"/>
          <w:szCs w:val="28"/>
        </w:rPr>
        <w:t>{</w:t>
      </w:r>
      <w:r w:rsidR="00692CFA" w:rsidRPr="00C76099">
        <w:rPr>
          <w:sz w:val="28"/>
          <w:szCs w:val="28"/>
        </w:rPr>
        <w:t>SCED</w:t>
      </w:r>
      <w:r w:rsidRPr="00C76099">
        <w:rPr>
          <w:sz w:val="28"/>
          <w:szCs w:val="28"/>
        </w:rPr>
        <w:t>}</w:t>
      </w:r>
      <w:r w:rsidR="00692CFA" w:rsidRPr="00C76099">
        <w:rPr>
          <w:sz w:val="28"/>
          <w:szCs w:val="28"/>
        </w:rPr>
        <w:t xml:space="preserve">: </w:t>
      </w:r>
      <w:r w:rsidRPr="00C76099">
        <w:rPr>
          <w:sz w:val="28"/>
          <w:szCs w:val="28"/>
        </w:rPr>
        <w:t>An R package for s</w:t>
      </w:r>
      <w:r w:rsidR="00692CFA" w:rsidRPr="00C76099">
        <w:rPr>
          <w:sz w:val="28"/>
          <w:szCs w:val="28"/>
        </w:rPr>
        <w:t>imple and robust visualization, analysis, and meta</w:t>
      </w:r>
      <w:r w:rsidR="00815A53" w:rsidRPr="00C76099">
        <w:rPr>
          <w:sz w:val="28"/>
          <w:szCs w:val="28"/>
        </w:rPr>
        <w:t>-</w:t>
      </w:r>
      <w:r w:rsidR="00692CFA" w:rsidRPr="00C76099">
        <w:rPr>
          <w:sz w:val="28"/>
          <w:szCs w:val="28"/>
        </w:rPr>
        <w:t>analysis of A-B Single Case Experimental Design</w:t>
      </w:r>
      <w:r w:rsidRPr="00C76099">
        <w:rPr>
          <w:sz w:val="28"/>
          <w:szCs w:val="28"/>
        </w:rPr>
        <w:t>s</w:t>
      </w:r>
    </w:p>
    <w:p w14:paraId="632F6F19" w14:textId="77777777" w:rsidR="00072BC9" w:rsidRDefault="00072BC9" w:rsidP="00072BC9">
      <w:pPr>
        <w:ind w:firstLine="0"/>
      </w:pPr>
    </w:p>
    <w:p w14:paraId="01BA0597" w14:textId="48326DEB" w:rsidR="004F1E7C" w:rsidRPr="00C76099" w:rsidRDefault="004F1E7C" w:rsidP="00C76099">
      <w:pPr>
        <w:ind w:firstLine="0"/>
        <w:jc w:val="center"/>
        <w:rPr>
          <w:sz w:val="24"/>
          <w:szCs w:val="24"/>
        </w:rPr>
      </w:pPr>
      <w:r w:rsidRPr="00C76099">
        <w:rPr>
          <w:sz w:val="24"/>
          <w:szCs w:val="24"/>
        </w:rPr>
        <w:t>Ian Hussey</w:t>
      </w:r>
    </w:p>
    <w:p w14:paraId="063AE488" w14:textId="77777777" w:rsidR="00690D65" w:rsidRDefault="00690D65" w:rsidP="00072BC9">
      <w:pPr>
        <w:ind w:firstLine="0"/>
      </w:pPr>
    </w:p>
    <w:p w14:paraId="08EF714F" w14:textId="2D911832" w:rsidR="004F1E7C" w:rsidRPr="00C76099" w:rsidRDefault="007031DB" w:rsidP="00C76099">
      <w:pPr>
        <w:ind w:left="720" w:right="720" w:firstLine="0"/>
        <w:rPr>
          <w:sz w:val="22"/>
          <w:szCs w:val="22"/>
        </w:rPr>
      </w:pPr>
      <w:r w:rsidRPr="00C76099">
        <w:rPr>
          <w:sz w:val="22"/>
          <w:szCs w:val="22"/>
        </w:rPr>
        <w:t>T</w:t>
      </w:r>
      <w:r w:rsidR="004F1E7C" w:rsidRPr="00C76099">
        <w:rPr>
          <w:sz w:val="22"/>
          <w:szCs w:val="22"/>
        </w:rPr>
        <w:t xml:space="preserve">he SCED package for R </w:t>
      </w:r>
      <w:r w:rsidRPr="00C76099">
        <w:rPr>
          <w:sz w:val="22"/>
          <w:szCs w:val="22"/>
        </w:rPr>
        <w:t xml:space="preserve">provides a simple workflow for the </w:t>
      </w:r>
      <w:r w:rsidR="004F1E7C" w:rsidRPr="00C76099">
        <w:rPr>
          <w:sz w:val="22"/>
          <w:szCs w:val="22"/>
        </w:rPr>
        <w:t xml:space="preserve">analysis of </w:t>
      </w:r>
      <w:r w:rsidRPr="00C76099">
        <w:rPr>
          <w:sz w:val="22"/>
          <w:szCs w:val="22"/>
        </w:rPr>
        <w:t xml:space="preserve">A-B design </w:t>
      </w:r>
      <w:r w:rsidR="00773F75" w:rsidRPr="00C76099">
        <w:rPr>
          <w:sz w:val="22"/>
          <w:szCs w:val="22"/>
        </w:rPr>
        <w:t xml:space="preserve">(i.e., pre-post) </w:t>
      </w:r>
      <w:r w:rsidR="004F1E7C" w:rsidRPr="00C76099">
        <w:rPr>
          <w:sz w:val="22"/>
          <w:szCs w:val="22"/>
        </w:rPr>
        <w:t xml:space="preserve">Single Case </w:t>
      </w:r>
      <w:r w:rsidR="00F40E95" w:rsidRPr="00C76099">
        <w:rPr>
          <w:sz w:val="22"/>
          <w:szCs w:val="22"/>
        </w:rPr>
        <w:t>Experimental Design r</w:t>
      </w:r>
      <w:r w:rsidR="004F1E7C" w:rsidRPr="00C76099">
        <w:rPr>
          <w:sz w:val="22"/>
          <w:szCs w:val="22"/>
        </w:rPr>
        <w:t>esearch</w:t>
      </w:r>
      <w:r w:rsidR="002D181A" w:rsidRPr="00C76099">
        <w:rPr>
          <w:sz w:val="22"/>
          <w:szCs w:val="22"/>
        </w:rPr>
        <w:t xml:space="preserve"> </w:t>
      </w:r>
      <w:r w:rsidR="002D181A" w:rsidRPr="00C76099">
        <w:rPr>
          <w:sz w:val="22"/>
          <w:szCs w:val="22"/>
        </w:rPr>
        <w:fldChar w:fldCharType="begin"/>
      </w:r>
      <w:r w:rsidR="00514C75" w:rsidRPr="00C76099">
        <w:rPr>
          <w:sz w:val="22"/>
          <w:szCs w:val="22"/>
        </w:rPr>
        <w:instrText xml:space="preserve"> ADDIN ZOTERO_ITEM CSL_CITATION {"citationID":"Dh5VYMo1","properties":{"formattedCitation":"(Hussey, 2018)","plainCitation":"(Hussey, 2018)","noteIndex":0},"citationItems":[{"id":8151,"uris":["http://zotero.org/users/1687755/items/WGTLD5NT"],"uri":["http://zotero.org/users/1687755/items/WGTLD5NT"],"itemData":{"id":8151,"type":"book","title":"SCED: An R package for the robust analysis, visualization, and meta analysis of A-B Single-Case Experimental Design data","URL":"https://github.com/ianhussey/SCED","author":[{"family":"Hussey","given":"Ian"}],"issued":{"date-parts":[["2018"]]}}}],"schema":"https://github.com/citation-style-language/schema/raw/master/csl-citation.json"} </w:instrText>
      </w:r>
      <w:r w:rsidR="002D181A" w:rsidRPr="00C76099">
        <w:rPr>
          <w:sz w:val="22"/>
          <w:szCs w:val="22"/>
        </w:rPr>
        <w:fldChar w:fldCharType="separate"/>
      </w:r>
      <w:r w:rsidR="002D181A" w:rsidRPr="00C76099">
        <w:rPr>
          <w:noProof/>
          <w:sz w:val="22"/>
          <w:szCs w:val="22"/>
        </w:rPr>
        <w:t>(Hussey, 2018)</w:t>
      </w:r>
      <w:r w:rsidR="002D181A" w:rsidRPr="00C76099">
        <w:rPr>
          <w:sz w:val="22"/>
          <w:szCs w:val="22"/>
        </w:rPr>
        <w:fldChar w:fldCharType="end"/>
      </w:r>
      <w:r w:rsidR="004F1E7C" w:rsidRPr="00C76099">
        <w:rPr>
          <w:sz w:val="22"/>
          <w:szCs w:val="22"/>
        </w:rPr>
        <w:t xml:space="preserve">. </w:t>
      </w:r>
      <w:r w:rsidRPr="00C76099">
        <w:rPr>
          <w:sz w:val="22"/>
          <w:szCs w:val="22"/>
        </w:rPr>
        <w:t xml:space="preserve">Although written in R, the SCED package is designed to be accessible even for R novices: </w:t>
      </w:r>
      <w:r w:rsidR="00A24E35" w:rsidRPr="00C76099">
        <w:rPr>
          <w:sz w:val="22"/>
          <w:szCs w:val="22"/>
        </w:rPr>
        <w:t xml:space="preserve">the </w:t>
      </w:r>
      <w:r w:rsidRPr="00C76099">
        <w:rPr>
          <w:sz w:val="22"/>
          <w:szCs w:val="22"/>
        </w:rPr>
        <w:t xml:space="preserve">four key </w:t>
      </w:r>
      <w:r w:rsidR="00A24E35" w:rsidRPr="00C76099">
        <w:rPr>
          <w:sz w:val="22"/>
          <w:szCs w:val="22"/>
        </w:rPr>
        <w:t xml:space="preserve">components </w:t>
      </w:r>
      <w:r w:rsidRPr="00C76099">
        <w:rPr>
          <w:sz w:val="22"/>
          <w:szCs w:val="22"/>
        </w:rPr>
        <w:t xml:space="preserve">of </w:t>
      </w:r>
      <w:r w:rsidR="00A24E35" w:rsidRPr="00C76099">
        <w:rPr>
          <w:sz w:val="22"/>
          <w:szCs w:val="22"/>
        </w:rPr>
        <w:t xml:space="preserve">a </w:t>
      </w:r>
      <w:r w:rsidR="002D181A" w:rsidRPr="00C76099">
        <w:rPr>
          <w:sz w:val="22"/>
          <w:szCs w:val="22"/>
        </w:rPr>
        <w:t xml:space="preserve">SCED </w:t>
      </w:r>
      <w:r w:rsidR="00F40E95" w:rsidRPr="00C76099">
        <w:rPr>
          <w:sz w:val="22"/>
          <w:szCs w:val="22"/>
        </w:rPr>
        <w:t>analysis (</w:t>
      </w:r>
      <w:r w:rsidR="00A24E35" w:rsidRPr="00C76099">
        <w:rPr>
          <w:sz w:val="22"/>
          <w:szCs w:val="22"/>
        </w:rPr>
        <w:t xml:space="preserve">analyzing and plotting at the subject level, </w:t>
      </w:r>
      <w:r w:rsidR="00BE341D" w:rsidRPr="00C76099">
        <w:rPr>
          <w:sz w:val="22"/>
          <w:szCs w:val="22"/>
        </w:rPr>
        <w:t>meta-anal</w:t>
      </w:r>
      <w:r w:rsidR="00CF3083" w:rsidRPr="00C76099">
        <w:rPr>
          <w:sz w:val="22"/>
          <w:szCs w:val="22"/>
        </w:rPr>
        <w:t xml:space="preserve">yzing across participants, and printing a forest plot of </w:t>
      </w:r>
      <w:r w:rsidR="00BE341D" w:rsidRPr="00C76099">
        <w:rPr>
          <w:sz w:val="22"/>
          <w:szCs w:val="22"/>
        </w:rPr>
        <w:t>meta-anal</w:t>
      </w:r>
      <w:r w:rsidR="00CF3083" w:rsidRPr="00C76099">
        <w:rPr>
          <w:sz w:val="22"/>
          <w:szCs w:val="22"/>
        </w:rPr>
        <w:t xml:space="preserve">yzed effect sizes) </w:t>
      </w:r>
      <w:r w:rsidRPr="00C76099">
        <w:rPr>
          <w:sz w:val="22"/>
          <w:szCs w:val="22"/>
        </w:rPr>
        <w:t xml:space="preserve">can each be </w:t>
      </w:r>
      <w:r w:rsidR="00B326CA" w:rsidRPr="00C76099">
        <w:rPr>
          <w:sz w:val="22"/>
          <w:szCs w:val="22"/>
        </w:rPr>
        <w:t xml:space="preserve">conducted with a single line of code. </w:t>
      </w:r>
      <w:r w:rsidR="004F1E7C" w:rsidRPr="00C76099">
        <w:rPr>
          <w:sz w:val="22"/>
          <w:szCs w:val="22"/>
        </w:rPr>
        <w:t xml:space="preserve">This document </w:t>
      </w:r>
      <w:r w:rsidR="00B326CA" w:rsidRPr="00C76099">
        <w:rPr>
          <w:sz w:val="22"/>
          <w:szCs w:val="22"/>
        </w:rPr>
        <w:t xml:space="preserve">summarizes the statistics and plots outputted by these functions and is intended to facilitate </w:t>
      </w:r>
      <w:r w:rsidR="004F1E7C" w:rsidRPr="00C76099">
        <w:rPr>
          <w:sz w:val="22"/>
          <w:szCs w:val="22"/>
        </w:rPr>
        <w:t>writing up results obtained using this package.</w:t>
      </w:r>
      <w:r w:rsidR="00B326CA" w:rsidRPr="00C76099">
        <w:rPr>
          <w:sz w:val="22"/>
          <w:szCs w:val="22"/>
        </w:rPr>
        <w:t xml:space="preserve"> A citable template for reporting SCED results in a manuscript is also provided. </w:t>
      </w:r>
    </w:p>
    <w:p w14:paraId="2FAFF8FD" w14:textId="28EF22C2" w:rsidR="0063143F" w:rsidRDefault="0063143F" w:rsidP="00C76099">
      <w:pPr>
        <w:ind w:firstLine="0"/>
      </w:pPr>
    </w:p>
    <w:p w14:paraId="304EAE68" w14:textId="77777777" w:rsidR="00644506" w:rsidRDefault="00644506" w:rsidP="00072BC9">
      <w:pPr>
        <w:sectPr w:rsidR="00644506" w:rsidSect="00610223">
          <w:headerReference w:type="even" r:id="rId8"/>
          <w:headerReference w:type="default" r:id="rId9"/>
          <w:footerReference w:type="even" r:id="rId10"/>
          <w:footerReference w:type="default" r:id="rId11"/>
          <w:footerReference w:type="first" r:id="rId12"/>
          <w:pgSz w:w="12240" w:h="15840"/>
          <w:pgMar w:top="1440" w:right="1800" w:bottom="1440" w:left="1800" w:header="720" w:footer="720" w:gutter="0"/>
          <w:cols w:space="720"/>
          <w:noEndnote/>
          <w:titlePg/>
        </w:sectPr>
      </w:pPr>
    </w:p>
    <w:p w14:paraId="575D2CCF" w14:textId="2C02F289" w:rsidR="0005372A" w:rsidRPr="00072BC9" w:rsidRDefault="00396B42" w:rsidP="00072BC9">
      <w:r w:rsidRPr="00072BC9">
        <w:t xml:space="preserve">Single Case Experimental Designs (SCED) treat individual participants as individual experiments, collect data from participants at multiple time points, and </w:t>
      </w:r>
      <w:proofErr w:type="spellStart"/>
      <w:r w:rsidRPr="00072BC9">
        <w:t>emphasise</w:t>
      </w:r>
      <w:proofErr w:type="spellEnd"/>
      <w:r w:rsidRPr="00072BC9">
        <w:t xml:space="preserve"> fine grain experimental control over individuals’ </w:t>
      </w:r>
      <w:proofErr w:type="spellStart"/>
      <w:r w:rsidRPr="00072BC9">
        <w:t>behaviour</w:t>
      </w:r>
      <w:proofErr w:type="spellEnd"/>
      <w:r w:rsidRPr="00072BC9">
        <w:t xml:space="preserve"> (REFs). </w:t>
      </w:r>
      <w:r w:rsidR="0096629C" w:rsidRPr="00072BC9">
        <w:t xml:space="preserve">SCEDs therefore stand in comparison to the current dominant paradigm of groups deign studies and Randomized Controlled Trials for creating knowledge and informing clinical decision-making. In a recent review, Duan, Kravitz and Schmid </w:t>
      </w:r>
      <w:r w:rsidR="0096629C" w:rsidRPr="00072BC9">
        <w:fldChar w:fldCharType="begin"/>
      </w:r>
      <w:r w:rsidR="0015471F" w:rsidRPr="00072BC9">
        <w:instrText xml:space="preserve"> ADDIN ZOTERO_ITEM CSL_CITATION {"citationID":"l0vtKAqZ","properties":{"unsorted":true,"formattedCitation":"(2013, p.21; see also Deaton &amp; Cartwright, 2018)","plainCitation":"(2013, p.21; see also Deaton &amp; Cartwright, 2018)","noteIndex":0},"citationItems":[{"id":11790,"uris":["http://zotero.org/users/1687755/items/EAJ4LR9R"],"uri":["http://zotero.org/users/1687755/items/EAJ4LR9R"],"itemData":{"id":11790,"type":"article-journal","title":"Single-patient (n-of-1) trials: a pragmatic clinical decision methodology for patient-centered comparative effectiveness research","container-title":"Journal of clinical epidemiology","page":"S21-S28","volume":"66","issue":"8 0","source":"PubMed Central","abstract":"Objective\nTo raise awareness among clinicians and epidemiologists that single-patient (n-of-1) trials are potentially useful for informing personalized treatment decisions for patients with chronic conditions.\n\nStudy Design and Setting\nWe reviewed the clinical and statistical literature on methods and applications of single-patient trials and then critically evaluated the needs for further methodological developments.\n\nResults\nExisting literature reports application of 2,154 single-patient trials in 108 studies for diverse clinical conditions; various recent commentaries advocate for wider application of such trials in clinical decision making. Preliminary evidence from several recent pilot acceptability studies suggests that single-patient trials have the potential for widespread acceptance by patients and clinicians as an effective modality for increasing the therapeutic precision. Bayesian and adaptive statistical methods hold promise for increasing the informational yield of single-patient trials while reducing participant burden, but are not widely used. Personalized applications of single-patient trials can be enhanced through further development and application of methodologies on adaptive trial design, stopping rules, network meta-analysis, washout methods, and methods for communicating trial findings to patients and clinicians.\n\nConclusions\nSingle-patient trials may be poised to emerge as an important part of the methodological armamentarium for comparative effectiveness research and patient-centered outcomes research. By permitting direct estimation of individual treatment effects, they can facilitate finely graded individualized care, enhance therapeutic precision, improve patient outcomes, and reduce costs.","DOI":"10.1016/j.jclinepi.2013.04.006","ISSN":"0895-4356","note":"PMID: 23849149\nPMCID: PMC3972259","shortTitle":"Single-patient (n-of-1) trials","journalAbbreviation":"J Clin Epidemiol","author":[{"family":"Duan","given":"Naihua"},{"family":"Kravitz","given":"Richard L."},{"family":"Schmid","given":"Christopher H."}],"issued":{"date-parts":[["2013",8]]}},"suppress-author":true,"suffix":", p.21"},{"id":11812,"uris":["http://zotero.org/users/1687755/items/9XXLHG44"],"uri":["http://zotero.org/users/1687755/items/9XXLHG44"],"itemData":{"id":11812,"type":"article-journal","title":"Understanding and misunderstanding randomized controlled trials","container-title":"Social Science &amp; Medicine","collection-title":"Randomized Controlled Trials and Evidence-based Policy: A Multidisciplinary Dialogue","page":"2-21","volume":"210","source":"ScienceDirect","abstract":"Randomized Controlled Trials (RCTs) are increasingly popular in the social sciences, not only in medicine. We argue that the lay public, and sometimes researchers, put too much trust in RCTs over other methods of investigation. Contrary to frequent claims in the applied literature, randomization does not equalize everything other than the treatment in the treatment and control groups, it does not automatically deliver a precise estimate of the average treatment effect (ATE), and it does not relieve us of the need to think about (observed or unobserved) covariates. Finding out whether an estimate was generated by chance is more difficult than commonly believed. At best, an RCT yields an unbiased estimate, but this property is of limited practical value. Even then, estimates apply only to the sample selected for the trial, often no more than a convenience sample, and justification is required to extend the results to other groups, including any population to which the trial sample belongs, or to any individual, including an individual in the trial. Demanding ‘external validity’ is unhelpful because it expects too much of an RCT while undervaluing its potential contribution. RCTs do indeed require minimal assumptions and can operate with little prior knowledge. This is an advantage when persuading distrustful audiences, but it is a disadvantage for cumulative scientific progress, where prior knowledge should be built upon, not discarded. RCTs can play a role in building scientific knowledge and useful predictions but they can only do so as part of a cumulative program, combining with other methods, including conceptual and theoretical development, to discover not ‘what works’, but ‘why things work’.","DOI":"10.1016/j.socscimed.2017.12.005","ISSN":"0277-9536","journalAbbreviation":"Social Science &amp; Medicine","author":[{"family":"Deaton","given":"Angus"},{"family":"Cartwright","given":"Nancy"}],"issued":{"date-parts":[["2018",8,1]]}},"prefix":"see also "}],"schema":"https://github.com/citation-style-language/schema/raw/master/csl-citation.json"} </w:instrText>
      </w:r>
      <w:r w:rsidR="0096629C" w:rsidRPr="00072BC9">
        <w:fldChar w:fldCharType="separate"/>
      </w:r>
      <w:r w:rsidR="0015471F" w:rsidRPr="00072BC9">
        <w:t>(2013, p.21; see also Deaton &amp; Cartwright, 2018)</w:t>
      </w:r>
      <w:r w:rsidR="0096629C" w:rsidRPr="00072BC9">
        <w:fldChar w:fldCharType="end"/>
      </w:r>
      <w:r w:rsidR="0096629C" w:rsidRPr="00072BC9">
        <w:t xml:space="preserve"> summarized three important critiques of RCTs that are overcome by SCEDs: </w:t>
      </w:r>
      <w:r w:rsidR="00474304" w:rsidRPr="00072BC9">
        <w:t>“</w:t>
      </w:r>
      <w:r w:rsidR="0005372A" w:rsidRPr="00072BC9">
        <w:t xml:space="preserve">(1) it is practically impossible to conduct standard parallel-group randomized controlled trials (RCTs) to address all clinically important questions, even those restricted to comparative effectiveness of drugs and devices; (2) clinical evidence generated in those RCTs has poor generalizability and therefore limited applicability to real patients seen in ordinary practices; and (3) treatments shown to be safe and effective on average may deliver an uneven mix of risks and benefits to individual patients, a problem known as heterogeneity of </w:t>
      </w:r>
      <w:r w:rsidR="0005372A" w:rsidRPr="00072BC9">
        <w:t>treatment effects (HTE).</w:t>
      </w:r>
      <w:r w:rsidR="00474304" w:rsidRPr="00072BC9">
        <w:t>”</w:t>
      </w:r>
      <w:r w:rsidR="00264698" w:rsidRPr="00072BC9">
        <w:t xml:space="preserve"> </w:t>
      </w:r>
      <w:r w:rsidRPr="00072BC9">
        <w:t xml:space="preserve">For these reasons, SCED research has seen a resurgence of interest in recent years (REFs). </w:t>
      </w:r>
    </w:p>
    <w:p w14:paraId="2FD943E5" w14:textId="19632223" w:rsidR="00264698" w:rsidRDefault="00396B42" w:rsidP="00072BC9">
      <w:r>
        <w:t>One apparent barrier to the adoption of SCED is the availability and e</w:t>
      </w:r>
      <w:r w:rsidR="00BB5B17">
        <w:t>ase of use of analytic workflow</w:t>
      </w:r>
      <w:r w:rsidR="00CF5005">
        <w:t>s</w:t>
      </w:r>
      <w:r w:rsidR="00BB5B17">
        <w:t xml:space="preserve">. </w:t>
      </w:r>
      <w:r w:rsidR="00BE293B">
        <w:t>In contrast</w:t>
      </w:r>
      <w:r w:rsidR="00BB5B17">
        <w:t xml:space="preserve"> with SCED training and resources</w:t>
      </w:r>
      <w:r w:rsidR="00BE293B">
        <w:t>, e</w:t>
      </w:r>
      <w:r>
        <w:t>ven undergraduate training in social and medical sciences often provides introduction</w:t>
      </w:r>
      <w:r w:rsidR="00BD0E50">
        <w:t>s</w:t>
      </w:r>
      <w:r>
        <w:t xml:space="preserve"> to simple </w:t>
      </w:r>
      <w:r w:rsidR="00062C0A">
        <w:t>within and between groups f</w:t>
      </w:r>
      <w:r w:rsidR="00BE293B">
        <w:t xml:space="preserve">actorial designs </w:t>
      </w:r>
      <w:r w:rsidR="00062C0A">
        <w:t xml:space="preserve">and analysis strategies </w:t>
      </w:r>
      <w:r w:rsidR="00BE293B">
        <w:t xml:space="preserve">such as </w:t>
      </w:r>
      <w:r w:rsidR="00BE293B" w:rsidRPr="00BE293B">
        <w:rPr>
          <w:i/>
        </w:rPr>
        <w:t>t</w:t>
      </w:r>
      <w:r w:rsidR="00BE293B">
        <w:t xml:space="preserve">-tests and ANOVAs. </w:t>
      </w:r>
      <w:r w:rsidR="00BB5B17">
        <w:t xml:space="preserve">This has arguably led to a normalization of RCT designs relative to </w:t>
      </w:r>
      <w:r w:rsidR="00062C0A">
        <w:t xml:space="preserve">SCED alternatives, despite the potential benefits of the latter. </w:t>
      </w:r>
      <w:r w:rsidR="00264698">
        <w:t>Recent articles have</w:t>
      </w:r>
      <w:r w:rsidR="00062C0A">
        <w:t xml:space="preserve"> therefore</w:t>
      </w:r>
      <w:r w:rsidR="00264698">
        <w:t xml:space="preserve"> emphasized the need to make SCED analytic workflows accessible, and to evaluate SCED approaches not only on their </w:t>
      </w:r>
      <w:r w:rsidR="00CF5005">
        <w:t xml:space="preserve">statistical </w:t>
      </w:r>
      <w:r w:rsidR="00264698">
        <w:t>appr</w:t>
      </w:r>
      <w:r w:rsidR="00CF5005">
        <w:t>opriateness but also the ease with which researchers can access and use such methods</w:t>
      </w:r>
      <w:r w:rsidR="00264698">
        <w:t xml:space="preserve"> </w:t>
      </w:r>
      <w:r w:rsidR="00264698">
        <w:fldChar w:fldCharType="begin"/>
      </w:r>
      <w:r w:rsidR="00264698">
        <w:instrText xml:space="preserve"> ADDIN ZOTERO_ITEM CSL_CITATION {"citationID":"18IgfcSR","properties":{"formattedCitation":"(Manolov &amp; Moeyaert, 2017)","plainCitation":"(Manolov &amp; Moeyaert, 2017)","noteIndex":0},"citationItems":[{"id":8045,"uris":["http://zotero.org/users/1687755/items/JC3RIX39"],"uri":["http://zotero.org/users/1687755/items/JC3RIX39"],"itemData":{"id":8045,"type":"article-journal","title":"How Can Single-Case Data Be Analyzed? Software Resources, Tutorial, and Reflections on Analysis                                                    ,                                                             How Can Single-Case Data Be Analyzed? Software Resources, Tutorial, and Reflections on Analysis","container-title":"Behavior Modification","page":"179-228","volume":"41","issue":"2","source":"SAGE Journals","abstract":"The present article aims to present a series of software developments in the quantitative analysis of data obtained via single-case experimental designs (SCEDs), as well as the tutorial describing these developments. The tutorial focuses on software implementations based on freely available platforms such as R and aims to bring statistical advances closer to applied researchers and help them become autonomous agents in the data analysis stage of a study. The range of analyses dealt with in the tutorial is illustrated on a typical single-case dataset, relying heavily on graphical data representations. We illustrate how visual and quantitative analyses can be used jointly, giving complementary information and helping the researcher decide whether there is an intervention effect, how large it is, and whether it is practically significant. To help applied researchers in the use of the analyses, we have organized the data in the different ways required by the different analytical procedures and made these data available online. We also provide Internet links to all free software available, as well as all the main references to the analytical techniques. Finally, we suggest that appropriate and informative data analysis is likely to be a step forward in documenting and communicating results and also for increasing the scientific credibility of SCEDs., The present article aims to present a series of software developments in the quantitative analysis of data obtained via single-case experimental designs (SCEDs), as well as the tutorial describing these developments. The tutorial focuses on software implementations based on freely available platforms such as R and aims to bring statistical advances closer to applied researchers and help them become autonomous agents in the data analysis stage of a study. The range of analyses dealt with in the tutorial is illustrated on a typical single-case dataset, relying heavily on graphical data representations. We illustrate how visual and quantitative analyses can be used jointly, giving complementary information and helping the researcher decide whether there is an intervention effect, how large it is, and whether it is practically significant. To help applied researchers in the use of the analyses, we have organized the data in the different ways required by the different analytical procedures and made these data available online. We also provide Internet links to all free software available, as well as all the main references to the analytical techniques. Finally, we suggest that appropriate and informative data analysis is likely to be a step forward in documenting and communicating results and also for increasing the scientific credibility of SCEDs.","DOI":"10.1177/0145445516664307","ISSN":"0145-4455","shortTitle":"How Can Single-Case Data Be Analyzed?","journalAbbreviation":"Behav Modif","language":"en","author":[{"family":"Manolov","given":"Rumen"},{"family":"Moeyaert","given":"Mariola"}],"issued":{"date-parts":[["2017",3,1]]}}}],"schema":"https://github.com/citation-style-language/schema/raw/master/csl-citation.json"} </w:instrText>
      </w:r>
      <w:r w:rsidR="00264698">
        <w:fldChar w:fldCharType="separate"/>
      </w:r>
      <w:r w:rsidR="00264698">
        <w:rPr>
          <w:noProof/>
        </w:rPr>
        <w:t>(Manolov &amp; Moeyaert, 2017)</w:t>
      </w:r>
      <w:r w:rsidR="00264698">
        <w:fldChar w:fldCharType="end"/>
      </w:r>
      <w:r w:rsidR="00264698">
        <w:t>. While such articles have clear practical value, they highlight that a compr</w:t>
      </w:r>
      <w:r w:rsidR="00CA29D5">
        <w:t>ehensive analysis of SCED data (</w:t>
      </w:r>
      <w:r w:rsidR="00264698">
        <w:t xml:space="preserve">e.g., visualization, single subject quantitative analysis, and </w:t>
      </w:r>
      <w:r w:rsidR="00B36317">
        <w:t>meta-analysis</w:t>
      </w:r>
      <w:r w:rsidR="00264698">
        <w:t xml:space="preserve"> of effect sizes) can often multiple different software</w:t>
      </w:r>
      <w:r w:rsidR="00CA29D5">
        <w:t xml:space="preserve"> programs and packages (e.g., Excel, R </w:t>
      </w:r>
      <w:r w:rsidR="00CA29D5">
        <w:lastRenderedPageBreak/>
        <w:t xml:space="preserve">and SPSS). </w:t>
      </w:r>
      <w:r>
        <w:t>E</w:t>
      </w:r>
      <w:r w:rsidR="00CF5005">
        <w:t>xisting e</w:t>
      </w:r>
      <w:r>
        <w:t xml:space="preserve">fforts to integrate and simplify workflows are encouraging </w:t>
      </w:r>
      <w:r>
        <w:fldChar w:fldCharType="begin"/>
      </w:r>
      <w:r>
        <w:instrText xml:space="preserve"> ADDIN ZOTERO_ITEM CSL_CITATION {"citationID":"CSqRZMJH","properties":{"formattedCitation":"(e.g., Bult\\uc0\\u233{} &amp; Onghena, 2013)","plainCitation":"(e.g., Bulté &amp; Onghena, 2013)","noteIndex":0},"citationItems":[{"id":11797,"uris":["http://zotero.org/users/1687755/items/S52N3Y9Q"],"uri":["http://zotero.org/users/1687755/items/S52N3Y9Q"],"itemData":{"id":11797,"type":"article-journal","title":"The Single-Case Data Analysis Package: Analysing Single-Case Experiments with R Software","container-title":"Journal of Modern Applied Statistical Methods","page":"450-478","volume":"12","issue":"2","source":"Crossref","DOI":"10.22237/jmasm/1383280020","ISSN":"1538-9472","shortTitle":"The Single-Case Data Analysis Package","language":"en","author":[{"family":"Bulté","given":"Isis"},{"family":"Onghena","given":"Patrick"}],"issued":{"date-parts":[["2013",11,1]]}},"prefix":"e.g., "}],"schema":"https://github.com/citation-style-language/schema/raw/master/csl-citation.json"} </w:instrText>
      </w:r>
      <w:r>
        <w:fldChar w:fldCharType="separate"/>
      </w:r>
      <w:r w:rsidRPr="00396B42">
        <w:t>(e.g., Bulté &amp; Onghena, 2013)</w:t>
      </w:r>
      <w:r>
        <w:fldChar w:fldCharType="end"/>
      </w:r>
      <w:r>
        <w:t xml:space="preserve"> but</w:t>
      </w:r>
      <w:r w:rsidR="00277A31">
        <w:t xml:space="preserve"> can likely be further improved, or target different use cases than the SCED package</w:t>
      </w:r>
      <w:r w:rsidR="00CF5005">
        <w:t xml:space="preserve"> here</w:t>
      </w:r>
      <w:r w:rsidR="00277A31">
        <w:t>.</w:t>
      </w:r>
    </w:p>
    <w:p w14:paraId="1B1E6A91" w14:textId="1FE72E74" w:rsidR="009C4BCE" w:rsidRPr="00277A31" w:rsidRDefault="00CF5005" w:rsidP="002C08DC">
      <w:pPr>
        <w:pStyle w:val="Heading1"/>
      </w:pPr>
      <w:r>
        <w:t>Design p</w:t>
      </w:r>
      <w:r w:rsidR="002E2584" w:rsidRPr="002E2584">
        <w:t xml:space="preserve">hilosophy </w:t>
      </w:r>
      <w:r w:rsidR="00D87849">
        <w:t>and intended use cases</w:t>
      </w:r>
    </w:p>
    <w:p w14:paraId="64475A5E" w14:textId="5A1044D3" w:rsidR="00473223" w:rsidRDefault="009C4BCE" w:rsidP="00072BC9">
      <w:r>
        <w:t xml:space="preserve">The </w:t>
      </w:r>
      <w:r w:rsidR="00277A31">
        <w:t xml:space="preserve">SCED </w:t>
      </w:r>
      <w:r>
        <w:t xml:space="preserve">package was created with two main use cases in mind. First, to lower the barriers to entry to SCED for experimentalists or trialists who </w:t>
      </w:r>
      <w:r w:rsidR="00277A31">
        <w:t xml:space="preserve">may </w:t>
      </w:r>
      <w:r>
        <w:t xml:space="preserve">have until now employed between groups experiments or Randomized Controlled Trials. </w:t>
      </w:r>
      <w:r w:rsidR="00BA157F">
        <w:t xml:space="preserve">One rationale for doing so is to </w:t>
      </w:r>
      <w:r>
        <w:t>lower research costs by decreasing the number of individuals required to provide high quality evidence for</w:t>
      </w:r>
      <w:r w:rsidR="00E64CE9">
        <w:t xml:space="preserve"> a manipulation or intervention, </w:t>
      </w:r>
      <w:r w:rsidR="00BA157F">
        <w:t xml:space="preserve">maximizing the return on investment for finite research funds. </w:t>
      </w:r>
      <w:r w:rsidR="00D87849">
        <w:t xml:space="preserve">In doing so, </w:t>
      </w:r>
      <w:r w:rsidR="00BD035C">
        <w:t xml:space="preserve">accessible </w:t>
      </w:r>
      <w:r w:rsidR="00D87849">
        <w:t xml:space="preserve">use of SCED is hoped to orientate researchers towards the fine grain </w:t>
      </w:r>
      <w:r w:rsidR="00BD035C">
        <w:t xml:space="preserve">experimental </w:t>
      </w:r>
      <w:r w:rsidR="00D87849">
        <w:t>control of individual’</w:t>
      </w:r>
      <w:r w:rsidR="00BD035C">
        <w:t xml:space="preserve">s behaviour. Second, to enable experimentalists or trialists to conduct research where it was difficult </w:t>
      </w:r>
      <w:r w:rsidR="00277A31">
        <w:t xml:space="preserve">to conduct well powered research </w:t>
      </w:r>
      <w:r w:rsidR="00BD035C">
        <w:t>using traditional between groups and RCT designs. For example, when studying difficult to access populations</w:t>
      </w:r>
      <w:r w:rsidR="00277A31">
        <w:t xml:space="preserve">, when operating with limited funding and administrative resources, or in contexts where such research has typically been more difficult to conduct (e.g., individual clinics or even practitioners who wish to create an evidence base for their practice). </w:t>
      </w:r>
    </w:p>
    <w:p w14:paraId="2062BEE9" w14:textId="0D8ABE99" w:rsidR="00473223" w:rsidRDefault="00473223" w:rsidP="00072BC9">
      <w:r>
        <w:t xml:space="preserve">The SCED package was developed </w:t>
      </w:r>
      <w:r w:rsidR="00BB5049">
        <w:t xml:space="preserve">according to the following </w:t>
      </w:r>
      <w:r>
        <w:t>philosophy and indented user base in mind. Specifically, that it would:</w:t>
      </w:r>
    </w:p>
    <w:p w14:paraId="3AA48984" w14:textId="124209A6" w:rsidR="00473223" w:rsidRPr="00473223" w:rsidRDefault="00473223" w:rsidP="008B3223">
      <w:pPr>
        <w:pStyle w:val="ListParagraph"/>
        <w:numPr>
          <w:ilvl w:val="0"/>
          <w:numId w:val="3"/>
        </w:numPr>
        <w:ind w:left="540"/>
      </w:pPr>
      <w:r>
        <w:t>Be f</w:t>
      </w:r>
      <w:r w:rsidRPr="00473223">
        <w:t xml:space="preserve">ree and </w:t>
      </w:r>
      <w:proofErr w:type="gramStart"/>
      <w:r w:rsidR="00187857">
        <w:t>O</w:t>
      </w:r>
      <w:r w:rsidRPr="00473223">
        <w:t xml:space="preserve">pen </w:t>
      </w:r>
      <w:r w:rsidR="00187857">
        <w:t>S</w:t>
      </w:r>
      <w:r w:rsidRPr="00473223">
        <w:t>ource</w:t>
      </w:r>
      <w:proofErr w:type="gramEnd"/>
      <w:r w:rsidR="00DE6267">
        <w:t xml:space="preserve"> code</w:t>
      </w:r>
      <w:r>
        <w:t>.</w:t>
      </w:r>
    </w:p>
    <w:p w14:paraId="553C53D6" w14:textId="086B8F11" w:rsidR="00473223" w:rsidRDefault="002751DA" w:rsidP="008B3223">
      <w:pPr>
        <w:pStyle w:val="ListParagraph"/>
        <w:numPr>
          <w:ilvl w:val="0"/>
          <w:numId w:val="3"/>
        </w:numPr>
        <w:ind w:left="540"/>
      </w:pPr>
      <w:r>
        <w:t>Make use of</w:t>
      </w:r>
      <w:r w:rsidR="00DE6267">
        <w:t xml:space="preserve"> </w:t>
      </w:r>
      <w:r>
        <w:t xml:space="preserve">other </w:t>
      </w:r>
      <w:r w:rsidR="00DE6267">
        <w:t xml:space="preserve">popular, </w:t>
      </w:r>
      <w:r>
        <w:t>well-</w:t>
      </w:r>
      <w:r w:rsidR="00DE6267">
        <w:t xml:space="preserve">validated </w:t>
      </w:r>
      <w:proofErr w:type="gramStart"/>
      <w:r w:rsidR="00187857">
        <w:t>O</w:t>
      </w:r>
      <w:r>
        <w:t xml:space="preserve">pen </w:t>
      </w:r>
      <w:r w:rsidR="00187857">
        <w:t>S</w:t>
      </w:r>
      <w:r>
        <w:t>ource</w:t>
      </w:r>
      <w:proofErr w:type="gramEnd"/>
      <w:r>
        <w:t xml:space="preserve"> </w:t>
      </w:r>
      <w:r w:rsidR="00473223">
        <w:t>packages. This was for two complementary reasons. First, to maximize the generalizability of users’ skills between different areas</w:t>
      </w:r>
      <w:r w:rsidR="004C7201">
        <w:t xml:space="preserve">. For example, data structures are Tidy Data compliant </w:t>
      </w:r>
      <w:r w:rsidR="004C7201">
        <w:fldChar w:fldCharType="begin"/>
      </w:r>
      <w:r w:rsidR="004C7201">
        <w:instrText xml:space="preserve"> ADDIN ZOTERO_ITEM CSL_CITATION {"citationID":"LFZxWOHf","properties":{"formattedCitation":"(Wickham, 2014)","plainCitation":"(Wickham, 2014)","noteIndex":0},"citationItems":[{"id":2429,"uris":["http://zotero.org/users/1687755/items/RFKCJ2T4"],"uri":["http://zotero.org/users/1687755/items/RFKCJ2T4"],"itemData":{"id":2429,"type":"article-journal","title":"Tidy Data","container-title":"Journal of Statistical Software","page":"1-23","volume":"59","issue":"10","author":[{"family":"Wickham","given":"Hadley"}],"issued":{"date-parts":[["2014"]]}}}],"schema":"https://github.com/citation-style-language/schema/raw/master/csl-citation.json"} </w:instrText>
      </w:r>
      <w:r w:rsidR="004C7201">
        <w:fldChar w:fldCharType="separate"/>
      </w:r>
      <w:r w:rsidR="004C7201">
        <w:rPr>
          <w:noProof/>
        </w:rPr>
        <w:t>(Wickham, 2014)</w:t>
      </w:r>
      <w:r w:rsidR="004C7201">
        <w:fldChar w:fldCharType="end"/>
      </w:r>
      <w:r w:rsidR="004C7201">
        <w:t xml:space="preserve"> and therefore  </w:t>
      </w:r>
      <w:r w:rsidR="00473223">
        <w:t xml:space="preserve">and </w:t>
      </w:r>
      <w:r w:rsidR="004C7201">
        <w:t xml:space="preserve">are interacted with in a similar way to other popular R packages for data analysis, such as for the simple application of ANOVAs </w:t>
      </w:r>
      <w:r w:rsidR="004C7201">
        <w:fldChar w:fldCharType="begin"/>
      </w:r>
      <w:r w:rsidR="00724105">
        <w:instrText xml:space="preserve"> ADDIN ZOTERO_ITEM CSL_CITATION {"citationID":"ewFp9nnI","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4C7201">
        <w:fldChar w:fldCharType="separate"/>
      </w:r>
      <w:r w:rsidR="00724105">
        <w:rPr>
          <w:noProof/>
        </w:rPr>
        <w:t>(Lawrence, 2016)</w:t>
      </w:r>
      <w:r w:rsidR="004C7201">
        <w:fldChar w:fldCharType="end"/>
      </w:r>
      <w:r w:rsidR="004C7201">
        <w:t xml:space="preserve"> or mixed effects  models </w:t>
      </w:r>
      <w:r w:rsidR="004C7201">
        <w:fldChar w:fldCharType="begin"/>
      </w:r>
      <w:r w:rsidR="004C7201">
        <w:instrText xml:space="preserve"> ADDIN ZOTERO_ITEM CSL_CITATION {"citationID":"a4bIXujd","properties":{"formattedCitation":"(Bates, M\\uc0\\u228{}chler, Bolker, &amp; Walker, 2015)","plainCitation":"(Bates, Mächler, Bolker, &amp; Walker, 2015)","noteIndex":0},"citationItems":[{"id":5282,"uris":["http://zotero.org/users/1687755/items/RRNKVPM6"],"uri":["http://zotero.org/users/1687755/items/RRNKVPM6"],"itemData":{"id":5282,"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4C7201">
        <w:fldChar w:fldCharType="separate"/>
      </w:r>
      <w:r w:rsidR="004C7201" w:rsidRPr="004C7201">
        <w:t>(Bates, Mächler, Bolker, &amp; Walker, 2015)</w:t>
      </w:r>
      <w:r w:rsidR="004C7201">
        <w:fldChar w:fldCharType="end"/>
      </w:r>
      <w:r w:rsidR="004C7201">
        <w:t xml:space="preserve">. </w:t>
      </w:r>
      <w:r w:rsidR="00724105">
        <w:t>Second,</w:t>
      </w:r>
      <w:r w:rsidR="00473223">
        <w:t xml:space="preserve"> to </w:t>
      </w:r>
      <w:r w:rsidR="00724105">
        <w:t xml:space="preserve">leverage popular and well tested packages </w:t>
      </w:r>
      <w:proofErr w:type="gramStart"/>
      <w:r w:rsidR="00724105">
        <w:t>in order to</w:t>
      </w:r>
      <w:proofErr w:type="gramEnd"/>
      <w:r w:rsidR="00724105">
        <w:t xml:space="preserve"> </w:t>
      </w:r>
      <w:r w:rsidR="00473223">
        <w:t>outsource good design and implementation choi</w:t>
      </w:r>
      <w:r w:rsidR="00724105">
        <w:t>ces to experts in those domains. For example,</w:t>
      </w:r>
      <w:r w:rsidR="00473223">
        <w:t xml:space="preserve"> graphing via ggplot2 and the grammar of graphics </w:t>
      </w:r>
      <w:r w:rsidR="00473223">
        <w:fldChar w:fldCharType="begin"/>
      </w:r>
      <w:r w:rsidR="00473223">
        <w:instrText xml:space="preserve"> ADDIN ZOTERO_ITEM CSL_CITATION {"citationID":"GsdWvKtI","properties":{"formattedCitation":"(Wickham, 2010, 2016)","plainCitation":"(Wickham, 2010, 2016)","noteIndex":0},"citationItems":[{"id":11804,"uris":["http://zotero.org/users/1687755/items/HAL8ZYFH"],"uri":["http://zotero.org/users/1687755/items/HAL8ZYFH"],"itemData":{"id":11804,"type":"article-journal","title":"A Layered Grammar of Graphics","container-title":"Journal of Computational and Graphical Statistics","page":"3-28","volume":"19","issue":"1","source":"Crossref","DOI":"10.1198/jcgs.2009.07098","ISSN":"1061-8600, 1537-2715","language":"en","author":[{"family":"Wickham","given":"Hadley"}],"issued":{"date-parts":[["2010",1]]}}},{"id":11805,"uris":["http://zotero.org/users/1687755/items/KCTFSQ5I"],"uri":["http://zotero.org/users/1687755/items/KCTFSQ5I"],"itemData":{"id":11805,"type":"book","title":"ggplot2: Elegant Graphics for Data Analysis","publisher":"Springer-Verlag New York","URL":"http://ggplot2.org","ISBN":"978-3-319-24277-4","author":[{"family":"Wickham","given":"Hadley"}],"issued":{"date-parts":[["2016"]]}}}],"schema":"https://github.com/citation-style-language/schema/raw/master/csl-citation.json"} </w:instrText>
      </w:r>
      <w:r w:rsidR="00473223">
        <w:fldChar w:fldCharType="separate"/>
      </w:r>
      <w:r w:rsidR="00473223">
        <w:rPr>
          <w:noProof/>
        </w:rPr>
        <w:t>(Wickham, 2010, 2016)</w:t>
      </w:r>
      <w:r w:rsidR="00473223">
        <w:fldChar w:fldCharType="end"/>
      </w:r>
      <w:r w:rsidR="00473223">
        <w:t>, efficient bootstrapping of robust effect s</w:t>
      </w:r>
      <w:r w:rsidR="00724105">
        <w:t xml:space="preserve">ize confidence intervals by statisticians in that area </w:t>
      </w:r>
      <w:r w:rsidR="00724105">
        <w:fldChar w:fldCharType="begin"/>
      </w:r>
      <w:r w:rsidR="00724105">
        <w:instrText xml:space="preserve"> ADDIN ZOTERO_ITEM CSL_CITATION {"citationID":"KKXZrEdD","properties":{"formattedCitation":"(Ruscio, 2008; Ruscio &amp; Mullen, 2012)","plainCitation":"(Ruscio, 2008; Ruscio &amp; Mullen, 2012)","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724105">
        <w:fldChar w:fldCharType="separate"/>
      </w:r>
      <w:r w:rsidR="00724105">
        <w:rPr>
          <w:noProof/>
        </w:rPr>
        <w:t>(Ruscio, 2008; Ruscio &amp; Mullen, 2012)</w:t>
      </w:r>
      <w:r w:rsidR="00724105">
        <w:fldChar w:fldCharType="end"/>
      </w:r>
      <w:r w:rsidR="00724105">
        <w:t>.</w:t>
      </w:r>
    </w:p>
    <w:p w14:paraId="122AAE26" w14:textId="5A1E731E" w:rsidR="00340217" w:rsidRPr="00340217" w:rsidRDefault="00340217" w:rsidP="008B3223">
      <w:pPr>
        <w:pStyle w:val="ListParagraph"/>
        <w:numPr>
          <w:ilvl w:val="0"/>
          <w:numId w:val="3"/>
        </w:numPr>
        <w:ind w:left="540"/>
      </w:pPr>
      <w:r>
        <w:t xml:space="preserve">Specifically cater to A-B SCED designs. Although a wide variety of other SCED designs are possible and indeed encouraged </w:t>
      </w:r>
      <w:r>
        <w:fldChar w:fldCharType="begin"/>
      </w:r>
      <w:r>
        <w:instrText xml:space="preserve"> ADDIN ZOTERO_ITEM CSL_CITATION {"citationID":"QWen4ojR","properties":{"formattedCitation":"(Tate, Perdices, Rosenkoetter, Shadish, et al., 2016)","plainCitation":"(Tate, Perdices, Rosenkoetter, Shadish, et al., 2016)","noteIndex":0},"citationItems":[{"id":11670,"uris":["http://zotero.org/users/1687755/items/HKP4W2PN"],"uri":["http://zotero.org/users/1687755/items/HKP4W2PN"],"itemData":{"id":11670,"type":"article-journal","title":"The Single-Case Reporting Guideline In BEhavioural Interventions (SCRIBE) 2016 Statement","container-title":"Physical Therapy","page":"e1-e10","volume":"96","issue":"7","source":"academic.oup.com","abstract":"Abstract.  We developed a reporting guideline to provide authors with guidance about what should be reported when writing a paper for publication in a scientifi","DOI":"10.2522/ptj.2016.96.7.e1","ISSN":"0031-9023","journalAbbreviation":"Phys Ther","language":"en","author":[{"family":"Tate","given":"Robyn L."},{"family":"Perdices","given":"Michael"},{"family":"Rosenkoetter","given":"Ulrike"},{"family":"Shadish","given":"William"},{"family":"Vohra","given":"Sunita"},{"family":"Barlow","given":"David H."},{"family":"Horner","given":"Robert"},{"family":"Kazdin","given":"Alan"},{"family":"Kratochwill","given":"Thomas"},{"family":"McDonald","given":"Skye"},{"family":"Sampson","given":"Margaret"},{"family":"Shamseer","given":"Larissa"},{"family":"Togher","given":"Leanne"},{"family":"Albin","given":"Richard"},{"family":"Backman","given":"Catherine"},{"family":"Douglas","given":"Jacinta"},{"family":"Evans","given":"Jonathan J."},{"family":"Gast","given":"David"},{"family":"Manolov","given":"Rumen"},{"family":"Mitchell","given":"Geoffrey"},{"family":"Nickels","given":"Lyndsey"},{"family":"Nikles","given":"Jane"},{"family":"Ownsworth","given":"Tamara"},{"family":"Rose","given":"Miranda"},{"family":"Schmid","given":"Christopher H."},{"family":"Wilson","given":"Barbara"}],"issued":{"date-parts":[["2016",7,1]]}}}],"schema":"https://github.com/citation-style-language/schema/raw/master/csl-citation.json"} </w:instrText>
      </w:r>
      <w:r>
        <w:fldChar w:fldCharType="separate"/>
      </w:r>
      <w:r>
        <w:rPr>
          <w:noProof/>
        </w:rPr>
        <w:t>(Tate, Perdices, Rosenkoetter, Shadish, et al., 2016)</w:t>
      </w:r>
      <w:r>
        <w:fldChar w:fldCharType="end"/>
      </w:r>
      <w:r>
        <w:t>, relatively simple pre-post SCED designs are the most likely and accessible designs for the intended use cases.</w:t>
      </w:r>
    </w:p>
    <w:p w14:paraId="1EE67ACB" w14:textId="63B92228" w:rsidR="009C4BCE" w:rsidRDefault="00C02EA3" w:rsidP="008B3223">
      <w:pPr>
        <w:pStyle w:val="ListParagraph"/>
        <w:numPr>
          <w:ilvl w:val="0"/>
          <w:numId w:val="3"/>
        </w:numPr>
        <w:ind w:left="540"/>
      </w:pPr>
      <w:r>
        <w:t xml:space="preserve">Consciously limit the range of experimenter degrees of freedom available to researchers in the analysis of their data. </w:t>
      </w:r>
      <w:r w:rsidR="00724105" w:rsidRPr="00BB5049">
        <w:t xml:space="preserve">Choices among </w:t>
      </w:r>
      <w:r w:rsidR="009C4BCE" w:rsidRPr="00BB5049">
        <w:t xml:space="preserve">which metrics and tests are included </w:t>
      </w:r>
      <w:r w:rsidR="00BB5049">
        <w:t xml:space="preserve">in the package </w:t>
      </w:r>
      <w:r w:rsidR="009C4BCE" w:rsidRPr="00BB5049">
        <w:t>were selected on the basis of 1) ease of interpretation</w:t>
      </w:r>
      <w:r w:rsidR="00BB5049">
        <w:t xml:space="preserve"> of the results</w:t>
      </w:r>
      <w:r w:rsidR="009C4BCE" w:rsidRPr="00BB5049">
        <w:t xml:space="preserve">, 2) robustness to violation of parametric assumption, which are routinely violated in SCED data, 3) clarity of analytic workflow (e.g., clear recommendations for what tests should be run in what order, </w:t>
      </w:r>
      <w:r w:rsidR="00BB5049">
        <w:t xml:space="preserve">and </w:t>
      </w:r>
      <w:r w:rsidR="009C4BCE" w:rsidRPr="00BB5049">
        <w:t xml:space="preserve">how the results of one test </w:t>
      </w:r>
      <w:r w:rsidR="00BB5049">
        <w:t>impact others</w:t>
      </w:r>
      <w:r w:rsidR="009C4BCE" w:rsidRPr="00BB5049">
        <w:t>)</w:t>
      </w:r>
      <w:r w:rsidR="002F4AA2" w:rsidRPr="00BB5049">
        <w:t xml:space="preserve">. Importantly, no attempt was made to be exhaustive in the </w:t>
      </w:r>
      <w:r w:rsidR="00C8763C">
        <w:t>implementation</w:t>
      </w:r>
      <w:r w:rsidR="002F4AA2" w:rsidRPr="00BB5049">
        <w:t xml:space="preserve"> of possible methods that would satisfy all users. Users who have </w:t>
      </w:r>
      <w:r w:rsidR="00C8763C">
        <w:t>other specific interests</w:t>
      </w:r>
      <w:r w:rsidR="002F4AA2" w:rsidRPr="00BB5049">
        <w:t xml:space="preserve">, for example, </w:t>
      </w:r>
      <w:r w:rsidR="00C8763C">
        <w:t xml:space="preserve">in </w:t>
      </w:r>
      <w:r w:rsidR="002F4AA2" w:rsidRPr="00BB5049">
        <w:t xml:space="preserve">other plotting methods or effect size metrics, </w:t>
      </w:r>
      <w:r w:rsidR="00C8763C">
        <w:t xml:space="preserve">are expected to be either be a) </w:t>
      </w:r>
      <w:r w:rsidR="002F4AA2" w:rsidRPr="00BB5049">
        <w:t xml:space="preserve">more </w:t>
      </w:r>
      <w:r w:rsidR="00C8763C">
        <w:t xml:space="preserve">advanced </w:t>
      </w:r>
      <w:r w:rsidR="002F4AA2" w:rsidRPr="00BB5049">
        <w:t xml:space="preserve">users </w:t>
      </w:r>
      <w:r w:rsidR="00C8763C">
        <w:t xml:space="preserve">who can adapt the R code for their needs, or b) less experienced used who are looking to employ a given method “blindly” based on it being common in the literature, but agnostic to whether it is justifiably superior to the methods </w:t>
      </w:r>
      <w:r w:rsidR="002F4AA2" w:rsidRPr="00BB5049">
        <w:t xml:space="preserve">included in the package. For example, the Percent Non-overlapping Difference (PND) is a common SCED effect size but is less robust the Ruscio’s A effect size </w:t>
      </w:r>
      <w:r w:rsidR="002F4AA2" w:rsidRPr="00BB5049">
        <w:lastRenderedPageBreak/>
        <w:t>included in the package</w:t>
      </w:r>
      <w:r w:rsidR="00187857">
        <w:t xml:space="preserve"> </w:t>
      </w:r>
      <w:r w:rsidR="00187857" w:rsidRPr="00006444">
        <w:rPr>
          <w:highlight w:val="yellow"/>
        </w:rPr>
        <w:t>(</w:t>
      </w:r>
      <w:r w:rsidR="00187857" w:rsidRPr="00006444">
        <w:rPr>
          <w:highlight w:val="yellow"/>
          <w:shd w:val="clear" w:color="auto" w:fill="FFFF00"/>
        </w:rPr>
        <w:t>REF</w:t>
      </w:r>
      <w:r w:rsidR="00187857" w:rsidRPr="00006444">
        <w:rPr>
          <w:highlight w:val="yellow"/>
        </w:rPr>
        <w:t>)</w:t>
      </w:r>
      <w:r w:rsidR="002F4AA2" w:rsidRPr="00006444">
        <w:rPr>
          <w:highlight w:val="yellow"/>
        </w:rPr>
        <w:t>.</w:t>
      </w:r>
      <w:r w:rsidR="002F4AA2" w:rsidRPr="00BB5049">
        <w:t xml:space="preserve"> This is discussed further below.</w:t>
      </w:r>
      <w:r w:rsidR="00C8763C">
        <w:t xml:space="preserve"> Of course, this is not </w:t>
      </w:r>
      <w:r w:rsidR="00187857">
        <w:t xml:space="preserve">to </w:t>
      </w:r>
      <w:r w:rsidR="00C8763C">
        <w:t>say that the methods implemented in the SCED package are final and objectively best methods for all SCED studies, only that they meet the intended use cases outlined above more closely than alternatives. Other methods could be added in future based on suggestions from the community – or indeed written by others and added to the package independently, given that the code is open source.</w:t>
      </w:r>
    </w:p>
    <w:p w14:paraId="17BF2ACD" w14:textId="27F21BC6" w:rsidR="00C02EA3" w:rsidRPr="00BB5049" w:rsidRDefault="00C02EA3" w:rsidP="008B3223">
      <w:pPr>
        <w:pStyle w:val="ListParagraph"/>
        <w:numPr>
          <w:ilvl w:val="0"/>
          <w:numId w:val="3"/>
        </w:numPr>
        <w:ind w:left="540"/>
      </w:pPr>
      <w:r>
        <w:t xml:space="preserve">Be easy to use for non-experts. Following the above point, the workflow between specific analyses and tests should be clear to non-expert users. Implementation of the workflow </w:t>
      </w:r>
      <w:proofErr w:type="gramStart"/>
      <w:r>
        <w:t>as a whole likewise</w:t>
      </w:r>
      <w:proofErr w:type="gramEnd"/>
      <w:r>
        <w:t xml:space="preserve"> be easy for non-expert users. Currently, the workflow is implemented as a single </w:t>
      </w:r>
      <w:proofErr w:type="spellStart"/>
      <w:r>
        <w:t>RMarkdown</w:t>
      </w:r>
      <w:proofErr w:type="spellEnd"/>
      <w:r>
        <w:t xml:space="preserve"> script (</w:t>
      </w:r>
      <w:proofErr w:type="spellStart"/>
      <w:r>
        <w:t>SCED.Rmd</w:t>
      </w:r>
      <w:proofErr w:type="spellEnd"/>
      <w:r>
        <w:t xml:space="preserve">), which only requires the user to 1) properly format their data, 2) download and install the freely available RStudio program, and 3) run </w:t>
      </w:r>
      <w:proofErr w:type="spellStart"/>
      <w:r>
        <w:t>SCED.Rmd</w:t>
      </w:r>
      <w:proofErr w:type="spellEnd"/>
      <w:r>
        <w:t xml:space="preserve"> inside RStudio by clicking the “knit” button. </w:t>
      </w:r>
      <w:r w:rsidR="00AE1EED">
        <w:t xml:space="preserve">All output is created in a html file that can be viewed in any web browser, from which results can be pasted into manuscripts for publication. </w:t>
      </w:r>
      <w:r w:rsidR="00AE1EED" w:rsidRPr="00AE1EED">
        <w:rPr>
          <w:color w:val="FF0000"/>
        </w:rPr>
        <w:t xml:space="preserve">In the future, I </w:t>
      </w:r>
      <w:r w:rsidR="00E767B7">
        <w:rPr>
          <w:color w:val="FF0000"/>
        </w:rPr>
        <w:t>hope</w:t>
      </w:r>
      <w:r w:rsidR="00AE1EED" w:rsidRPr="00AE1EED">
        <w:rPr>
          <w:color w:val="FF0000"/>
        </w:rPr>
        <w:t xml:space="preserve"> to create a web app that will allow users to simply upload their data have results returned to them in one click, by passing the need to install any software.</w:t>
      </w:r>
    </w:p>
    <w:p w14:paraId="6F379440" w14:textId="4B2198A9" w:rsidR="00115A50" w:rsidRDefault="00BE54F9" w:rsidP="002C08DC">
      <w:pPr>
        <w:pStyle w:val="Heading1"/>
      </w:pPr>
      <w:r>
        <w:t>Experimental designs</w:t>
      </w:r>
    </w:p>
    <w:p w14:paraId="423F5C20" w14:textId="332D7701" w:rsidR="00115A50" w:rsidRDefault="001B45CD" w:rsidP="00072BC9">
      <w:r>
        <w:t>T</w:t>
      </w:r>
      <w:r w:rsidR="00115A50" w:rsidRPr="00115A50">
        <w:t xml:space="preserve">his package deals with the </w:t>
      </w:r>
      <w:r w:rsidR="00115A50" w:rsidRPr="001B45CD">
        <w:rPr>
          <w:i/>
        </w:rPr>
        <w:t>analysis</w:t>
      </w:r>
      <w:r w:rsidR="00115A50" w:rsidRPr="00115A50">
        <w:t xml:space="preserve"> of A-B</w:t>
      </w:r>
      <w:r w:rsidR="00115A50">
        <w:t xml:space="preserve"> </w:t>
      </w:r>
      <w:r>
        <w:t xml:space="preserve">SCED data. In designing, collecting and communicating the results of SCED data, readers are encouraged to consider </w:t>
      </w:r>
      <w:r w:rsidR="00115A50">
        <w:t>the SCRIBE reporting guidelines</w:t>
      </w:r>
      <w:r>
        <w:t xml:space="preserve"> </w:t>
      </w:r>
      <w:r>
        <w:fldChar w:fldCharType="begin"/>
      </w:r>
      <w:r>
        <w:instrText xml:space="preserve"> ADDIN ZOTERO_ITEM CSL_CITATION {"citationID":"LICDCPEZ","properties":{"formattedCitation":"(Tate, Perdices, Rosenkoetter, McDonald, et al., 2016; Tate, Perdices, Rosenkoetter, Shadish, et al., 2016)","plainCitation":"(Tate, Perdices, Rosenkoetter, McDonald, et al., 2016; Tate, Perdices, Rosenkoetter, Shadish, et al., 2016)","noteIndex":0},"citationItems":[{"id":7219,"uris":["http://zotero.org/users/1687755/items/QH2NBK53"],"uri":["http://zotero.org/users/1687755/items/QH2NBK53"],"itemData":{"id":7219,"type":"article-journal","title":"The Single-Case Reporting Guideline In BEhavioural Interventions (SCRIBE) 2016: Explanation and elaboration.","container-title":"Archives of Scientific Psychology","page":"10-31","volume":"4","issue":"1","source":"CrossRef","DOI":"10.1037/arc0000027","ISSN":"2169-3269","shortTitle":"The Single-Case Reporting Guideline In BEhavioural Interventions (SCRIBE) 2016","language":"en","author":[{"family":"Tate","given":"Robyn L."},{"family":"Perdices","given":"Michael"},{"family":"Rosenkoetter","given":"Ulrike"},{"family":"McDonald","given":"Skye"},{"family":"Togher","given":"Leanne"},{"family":"Shadish","given":"William"},{"family":"Horner","given":"Robert"},{"family":"Kratochwill","given":"Thomas"},{"family":"Barlow","given":"David H."},{"family":"Kazdin","given":"Alan"},{"family":"Sampson","given":"Margaret"},{"family":"Shamseer","given":"Larissa"},{"family":"Vohra","given":"Sunita"}],"issued":{"date-parts":[["2016"]]}}},{"id":11670,"uris":["http://zotero.org/users/1687755/items/HKP4W2PN"],"uri":["http://zotero.org/users/1687755/items/HKP4W2PN"],"itemData":{"id":11670,"type":"article-journal","title":"The Single-Case Reporting Guideline In BEhavioural Interventions (SCRIBE) 2016 Statement","container-title":"Physical Therapy","page":"e1-e10","volume":"96","issue":"7","source":"academic.oup.com","abstract":"Abstract.  We developed a reporting guideline to provide authors with guidance about what should be reported when writing a paper for publication in a scientifi","DOI":"10.2522/ptj.2016.96.7.e1","ISSN":"0031-9023","journalAbbreviation":"Phys Ther","language":"en","author":[{"family":"Tate","given":"Robyn L."},{"family":"Perdices","given":"Michael"},{"family":"Rosenkoetter","given":"Ulrike"},{"family":"Shadish","given":"William"},{"family":"Vohra","given":"Sunita"},{"family":"Barlow","given":"David H."},{"family":"Horner","given":"Robert"},{"family":"Kazdin","given":"Alan"},{"family":"Kratochwill","given":"Thomas"},{"family":"McDonald","given":"Skye"},{"family":"Sampson","given":"Margaret"},{"family":"Shamseer","given":"Larissa"},{"family":"Togher","given":"Leanne"},{"family":"Albin","given":"Richard"},{"family":"Backman","given":"Catherine"},{"family":"Douglas","given":"Jacinta"},{"family":"Evans","given":"Jonathan J."},{"family":"Gast","given":"David"},{"family":"Manolov","given":"Rumen"},{"family":"Mitchell","given":"Geoffrey"},{"family":"Nickels","given":"Lyndsey"},{"family":"Nikles","given":"Jane"},{"family":"Ownsworth","given":"Tamara"},{"family":"Rose","given":"Miranda"},{"family":"Schmid","given":"Christopher H."},{"family":"Wilson","given":"Barbara"}],"issued":{"date-parts":[["2016",7,1]]}}}],"schema":"https://github.com/citation-style-language/schema/raw/master/csl-citation.json"} </w:instrText>
      </w:r>
      <w:r>
        <w:fldChar w:fldCharType="separate"/>
      </w:r>
      <w:r>
        <w:rPr>
          <w:noProof/>
        </w:rPr>
        <w:t>(Tate, Perdices, Rosenkoetter, McDonald, et al., 2016; Tate, Perdices, Rosenkoetter, Shadish, et al., 2016)</w:t>
      </w:r>
      <w:r>
        <w:fldChar w:fldCharType="end"/>
      </w:r>
      <w:r>
        <w:t>, which are the equivalent of the CONSORT guidelines for RCTs. In order that the study be a true SCED rather than</w:t>
      </w:r>
      <w:r>
        <w:rPr>
          <w:noProof/>
        </w:rPr>
        <w:t xml:space="preserve"> merely a ‘single case methodology’ researchers should strongly consider </w:t>
      </w:r>
      <w:r>
        <w:t>employing a multiple baseline</w:t>
      </w:r>
      <w:r w:rsidR="00115A50">
        <w:t xml:space="preserve"> design where </w:t>
      </w:r>
      <w:r w:rsidR="00B358FE">
        <w:t xml:space="preserve">the introduction of the intervention is </w:t>
      </w:r>
      <w:r w:rsidR="00B358FE">
        <w:t>staggered across time points between participants</w:t>
      </w:r>
      <w:r>
        <w:t xml:space="preserve"> </w:t>
      </w:r>
      <w:r>
        <w:fldChar w:fldCharType="begin"/>
      </w:r>
      <w:r>
        <w:instrText xml:space="preserve"> ADDIN ZOTERO_ITEM CSL_CITATION {"citationID":"I1jVTxK6","properties":{"formattedCitation":"(Tate, Perdices, Rosenkoetter, Shadish, et al., 2016)","plainCitation":"(Tate, Perdices, Rosenkoetter, Shadish, et al., 2016)","noteIndex":0},"citationItems":[{"id":11670,"uris":["http://zotero.org/users/1687755/items/HKP4W2PN"],"uri":["http://zotero.org/users/1687755/items/HKP4W2PN"],"itemData":{"id":11670,"type":"article-journal","title":"The Single-Case Reporting Guideline In BEhavioural Interventions (SCRIBE) 2016 Statement","container-title":"Physical Therapy","page":"e1-e10","volume":"96","issue":"7","source":"academic.oup.com","abstract":"Abstract.  We developed a reporting guideline to provide authors with guidance about what should be reported when writing a paper for publication in a scientifi","DOI":"10.2522/ptj.2016.96.7.e1","ISSN":"0031-9023","journalAbbreviation":"Phys Ther","language":"en","author":[{"family":"Tate","given":"Robyn L."},{"family":"Perdices","given":"Michael"},{"family":"Rosenkoetter","given":"Ulrike"},{"family":"Shadish","given":"William"},{"family":"Vohra","given":"Sunita"},{"family":"Barlow","given":"David H."},{"family":"Horner","given":"Robert"},{"family":"Kazdin","given":"Alan"},{"family":"Kratochwill","given":"Thomas"},{"family":"McDonald","given":"Skye"},{"family":"Sampson","given":"Margaret"},{"family":"Shamseer","given":"Larissa"},{"family":"Togher","given":"Leanne"},{"family":"Albin","given":"Richard"},{"family":"Backman","given":"Catherine"},{"family":"Douglas","given":"Jacinta"},{"family":"Evans","given":"Jonathan J."},{"family":"Gast","given":"David"},{"family":"Manolov","given":"Rumen"},{"family":"Mitchell","given":"Geoffrey"},{"family":"Nickels","given":"Lyndsey"},{"family":"Nikles","given":"Jane"},{"family":"Ownsworth","given":"Tamara"},{"family":"Rose","given":"Miranda"},{"family":"Schmid","given":"Christopher H."},{"family":"Wilson","given":"Barbara"}],"issued":{"date-parts":[["2016",7,1]]}}}],"schema":"https://github.com/citation-style-language/schema/raw/master/csl-citation.json"} </w:instrText>
      </w:r>
      <w:r>
        <w:fldChar w:fldCharType="separate"/>
      </w:r>
      <w:r>
        <w:rPr>
          <w:noProof/>
        </w:rPr>
        <w:t>(Tate, Perdices, Rosenkoetter, Shadish, et al., 2016)</w:t>
      </w:r>
      <w:r>
        <w:fldChar w:fldCharType="end"/>
      </w:r>
      <w:r w:rsidR="00B358FE">
        <w:t xml:space="preserve">. </w:t>
      </w:r>
      <w:r w:rsidR="00651E4D">
        <w:t xml:space="preserve">Readers are </w:t>
      </w:r>
      <w:r>
        <w:t xml:space="preserve">also </w:t>
      </w:r>
      <w:r w:rsidR="00651E4D">
        <w:t xml:space="preserve">encouraged to read </w:t>
      </w:r>
      <w:r w:rsidR="009B0303">
        <w:t xml:space="preserve">the What Works Clearinghouse guidelines for SCED research </w:t>
      </w:r>
      <w:r w:rsidR="009B0303">
        <w:fldChar w:fldCharType="begin"/>
      </w:r>
      <w:r w:rsidR="009B0303">
        <w:instrText xml:space="preserve"> ADDIN ZOTERO_ITEM CSL_CITATION {"citationID":"lP5NtEHv","properties":{"formattedCitation":"(2010)","plainCitation":"(2010)","noteIndex":0},"citationItems":[{"id":11780,"uris":["http://zotero.org/users/1687755/items/Y3CAPMXU"],"uri":["http://zotero.org/users/1687755/items/Y3CAPMXU"],"itemData":{"id":11780,"type":"report","title":"Single-Case Design Technical Documentation","URL":"https://ies.ed.gov/ncee/wwc/Document/229","author":[{"literal":"What Works Clearinghouse"}],"issued":{"date-parts":[["2010"]]},"accessed":{"date-parts":[["2019",4,5]]}},"suppress-author":true}],"schema":"https://github.com/citation-style-language/schema/raw/master/csl-citation.json"} </w:instrText>
      </w:r>
      <w:r w:rsidR="009B0303">
        <w:fldChar w:fldCharType="separate"/>
      </w:r>
      <w:r w:rsidR="009B0303">
        <w:rPr>
          <w:noProof/>
        </w:rPr>
        <w:t>(2010)</w:t>
      </w:r>
      <w:r w:rsidR="009B0303">
        <w:fldChar w:fldCharType="end"/>
      </w:r>
      <w:r>
        <w:t xml:space="preserve">, which </w:t>
      </w:r>
      <w:r w:rsidR="009B0303">
        <w:t>con</w:t>
      </w:r>
      <w:r>
        <w:t>tain</w:t>
      </w:r>
      <w:r w:rsidR="009B0303">
        <w:t xml:space="preserve"> many valuable </w:t>
      </w:r>
      <w:r>
        <w:t xml:space="preserve">procedural </w:t>
      </w:r>
      <w:r w:rsidR="009B0303">
        <w:t xml:space="preserve">recommendations such as </w:t>
      </w:r>
      <w:r>
        <w:t xml:space="preserve">the </w:t>
      </w:r>
      <w:r w:rsidR="009B0303">
        <w:t>minimum number of participants and measurement time points.</w:t>
      </w:r>
    </w:p>
    <w:p w14:paraId="5DBA4308" w14:textId="4FCF4A8C" w:rsidR="005549A7" w:rsidRPr="00323AB0" w:rsidRDefault="005549A7" w:rsidP="00072BC9">
      <w:r w:rsidRPr="00323AB0">
        <w:t xml:space="preserve">I have conducted but not yet written up a simulation study that demonstrates the statistical power of the </w:t>
      </w:r>
      <w:r w:rsidR="00323AB0" w:rsidRPr="00323AB0">
        <w:t>hypothesis testing strategies employed in the SCED package, and under a range of plausible experimental designs (e.g., true effect size, number of time points both before and after intervention). These suggest that the methods included in the package are superior to other common and recent methods</w:t>
      </w:r>
      <w:r w:rsidR="00323AB0">
        <w:t xml:space="preserve"> (e.g., autoregressive Bayes Factors) as well as informing the recommendations between the metrics included in the package (e.g., permuted p values and bootstrapped CIs on Ruscio’s A are shown to have greater power than CIs on Hedge’s </w:t>
      </w:r>
      <w:r w:rsidR="00323AB0" w:rsidRPr="00323AB0">
        <w:rPr>
          <w:i/>
        </w:rPr>
        <w:t>g</w:t>
      </w:r>
      <w:r w:rsidR="00323AB0">
        <w:t>).</w:t>
      </w:r>
    </w:p>
    <w:p w14:paraId="0CEFCC05" w14:textId="7A0EBE15" w:rsidR="004F1E7C" w:rsidRDefault="00571CBC" w:rsidP="002C08DC">
      <w:pPr>
        <w:pStyle w:val="Heading1"/>
      </w:pPr>
      <w:r>
        <w:t>A</w:t>
      </w:r>
      <w:r w:rsidR="004F1E7C" w:rsidRPr="004F1E7C">
        <w:t>nalytic strategy</w:t>
      </w:r>
    </w:p>
    <w:p w14:paraId="44413288" w14:textId="143C738F" w:rsidR="006434AD" w:rsidRPr="002C08DC" w:rsidRDefault="006434AD" w:rsidP="002C08DC">
      <w:pPr>
        <w:pStyle w:val="Heading2"/>
      </w:pPr>
      <w:r w:rsidRPr="002C08DC">
        <w:t>Quantitative analysis methods</w:t>
      </w:r>
    </w:p>
    <w:p w14:paraId="4751448F" w14:textId="7363008F" w:rsidR="006434AD" w:rsidRDefault="006434AD" w:rsidP="00072BC9">
      <w:pPr>
        <w:rPr>
          <w:b/>
        </w:rPr>
      </w:pPr>
      <w:r>
        <w:t>Some authors argue that when sufficient experimental control is exerted over participants’ behaviour quantitative analysis is redundant</w:t>
      </w:r>
      <w:r w:rsidR="00B91C47">
        <w:t xml:space="preserve"> (</w:t>
      </w:r>
      <w:r w:rsidR="00B91C47" w:rsidRPr="0097279C">
        <w:rPr>
          <w:highlight w:val="yellow"/>
        </w:rPr>
        <w:t>REF</w:t>
      </w:r>
      <w:r w:rsidR="00B91C47">
        <w:t>)</w:t>
      </w:r>
      <w:r>
        <w:t xml:space="preserve">. However, the absence of quantitative analysis continues to be a barrier to the acceptability of SCED evidence. </w:t>
      </w:r>
      <w:r w:rsidR="003643C3">
        <w:t xml:space="preserve">Furthermore, research has shown visual inspection to have low inter-rater reliability, and to be poor at detecting potentially important properties of data such as autocorrelation </w:t>
      </w:r>
      <w:r w:rsidR="003643C3">
        <w:fldChar w:fldCharType="begin"/>
      </w:r>
      <w:r w:rsidR="0005372A">
        <w:instrText xml:space="preserve"> ADDIN ZOTERO_ITEM CSL_CITATION {"citationID":"5oJmgAgB","properties":{"formattedCitation":"(Ottenbacher, 1990; Park, Marascuilo, &amp; Gaylord-Ross, 1990; Ximenes, Manolov, Solanas, &amp; Quera, 2009)","plainCitation":"(Ottenbacher, 1990; Park, Marascuilo, &amp; Gaylord-Ross, 1990; Ximenes, Manolov, Solanas, &amp; Quera, 2009)","noteIndex":0},"citationItems":[{"id":11784,"uris":["http://zotero.org/users/1687755/items/ANPRXXWQ"],"uri":["http://zotero.org/users/1687755/items/ANPRXXWQ"],"itemData":{"id":11784,"type":"article-journal","title":"Visual inspection of single-subject data: an empirical analysis","container-title":"Mental Retardation","page":"283-290","volume":"28","issue":"5","source":"PubMed","abstract":"The ability of therapists and educators to reliably analyze data from single-subject designs using visual inspection of graphed data was investigated. Sixty-one examiners provided a rating of whether a significant change in performance occurred across the baseline and treatment phases of six graphs of hypothetical data. Results revealed considerable disagreement among the raters on four of them. Further analysis suggested that the visual characteristics of a change in variability or change in slope across the baseline and treatment phases were associated with the most disagreement. The advantages and limitations of visual analysis of graphed data were discussed and the argument made that additional information is needed on the process of visual inspection to ensure reliable interpretation of single-subject data.","ISSN":"0047-6765","note":"PMID: 2147734","shortTitle":"Visual inspection of single-subject data","journalAbbreviation":"Ment Retard","language":"eng","author":[{"family":"Ottenbacher","given":"K. J."}],"issued":{"date-parts":[["1990",10]]}}},{"id":11789,"uris":["http://zotero.org/users/1687755/items/EWZHCSUG"],"uri":["http://zotero.org/users/1687755/items/EWZHCSUG"],"itemData":{"id":11789,"type":"article-journal","title":"Visual Inspection and Statistical Analysis in Single-Case Designs","container-title":"The Journal of Experimental Education","page":"311-320","volume":"58","issue":"4","source":"Crossref","abstract":"Past research has questioned the reliability of visual inspection in single-case research. It has also reported or called for the use of statisticalanalysis in single-case research. The present study randomly selected 44 graphs from recent issues (1975-1985) of the Journal of Applied Behavior AnaSysis. The study found moderate agreement (5674%) of visual sifl~cance among a panel of five judges. The judges also detected a rather low proportion (48%) of sigMicant differences between the adjacent phases of published graphs. A randomization test was applied to a subset (n = 15) of the graphs and found statistical significance between only four of the adjacent phases. Considerable agreement (80%) was found between the visual inspection and statistical procedures, although most of it involved agreement of the nonsignificance of treatment effects. It was recommended that future singlecase research jointly utilize visual and statistical procedures when determining signifkance. It was also suggested that future research in the field examine graphs with multiple phases, baselines, and participants.","DOI":"10.1080/00220973.1990.10806545","ISSN":"0022-0973, 1940-0683","language":"en","author":[{"family":"Park","given":"Hyun-Sook"},{"family":"Marascuilo","given":"Leonard"},{"family":"Gaylord-Ross","given":"Robert"}],"issued":{"date-parts":[["1990",7]]}}},{"id":8561,"uris":["http://zotero.org/users/1687755/items/PNTVLDSK"],"uri":["http://zotero.org/users/1687755/items/PNTVLDSK"],"itemData":{"id":8561,"type":"article-journal","title":"Factors Affecting Visual Inference in Single-Case Designs","container-title":"The Spanish journal of psychology","page":"823-832","volume":"12","issue":"02","source":"Crossref","abstract":"Visual inspection remains the most frequently applied method for detecting treatment effects in single-case designs. The advantages and limitations of visual inference are here discussed in relation to other procedures for assessing intervention effectiveness. The first part of the paper reviews previous research on visual analysis, paying special attention to the validation of visual analysts’ decisions, inter-judge agreement, and false alarm and omission rates. The most relevant factors affecting visual inspection (i.e., effect size, autocorrelation, data variability, and analysts’ expertise) are highlighted and incorporated into an empirical simulation study with the aim of providing further evidence about the reliability of visual analysis. Our results concur with previous studies that have reported the relationship between serial dependence and increased Type I rates. Participants with greater experience appeared to be more conservative and used more consistent criteria when assessing graphed data. Nonetheless, the decisions made by both professionals and students did not match sufficiently the simulated data features, and we also found low intra-judge agreement, thus suggesting that visual inspection should be complemented by other methods when assessing treatment effectiveness.","DOI":"10.1017/S1138741600002195","ISSN":"1988-2904","language":"en","author":[{"family":"Ximenes","given":"Verônica M."},{"family":"Manolov","given":"Rumen"},{"family":"Solanas","given":"Antonio"},{"family":"Quera","given":"Vicenç"}],"issued":{"date-parts":[["2009",11]]}}}],"schema":"https://github.com/citation-style-language/schema/raw/master/csl-citation.json"} </w:instrText>
      </w:r>
      <w:r w:rsidR="003643C3">
        <w:fldChar w:fldCharType="separate"/>
      </w:r>
      <w:r w:rsidR="0005372A">
        <w:rPr>
          <w:noProof/>
        </w:rPr>
        <w:t>(Ottenbacher, 1990; Park, Marascuilo, &amp; Gaylord-Ross, 1990; Ximenes, Manolov, Solanas, &amp; Quera, 2009)</w:t>
      </w:r>
      <w:r w:rsidR="003643C3">
        <w:fldChar w:fldCharType="end"/>
      </w:r>
      <w:r w:rsidR="003643C3">
        <w:t xml:space="preserve">. </w:t>
      </w:r>
      <w:r>
        <w:t>As such, if we are to exert stimulus control over not only our participants</w:t>
      </w:r>
      <w:r w:rsidR="003643C3">
        <w:t>’ behaviour</w:t>
      </w:r>
      <w:r>
        <w:t xml:space="preserve"> but also our colleagues</w:t>
      </w:r>
      <w:r w:rsidR="003643C3">
        <w:t>’</w:t>
      </w:r>
      <w:r>
        <w:t>, then it is pragmatically useful to embrace quantitative methods.</w:t>
      </w:r>
      <w:r w:rsidR="003643C3">
        <w:t xml:space="preserve"> </w:t>
      </w:r>
    </w:p>
    <w:p w14:paraId="6D4D623D" w14:textId="6BB46ECA" w:rsidR="006F1C28" w:rsidRPr="006434AD" w:rsidRDefault="00BA16E9" w:rsidP="00072BC9">
      <w:pPr>
        <w:rPr>
          <w:b/>
        </w:rPr>
      </w:pPr>
      <w:r w:rsidRPr="00BA16E9">
        <w:rPr>
          <w:b/>
        </w:rPr>
        <w:t xml:space="preserve">Preregister your </w:t>
      </w:r>
      <w:r w:rsidR="006F1C28" w:rsidRPr="00BA16E9">
        <w:rPr>
          <w:b/>
        </w:rPr>
        <w:t>decision-making</w:t>
      </w:r>
      <w:r w:rsidRPr="00BA16E9">
        <w:rPr>
          <w:b/>
        </w:rPr>
        <w:t xml:space="preserve"> strategy</w:t>
      </w:r>
      <w:r w:rsidR="006434AD">
        <w:rPr>
          <w:b/>
        </w:rPr>
        <w:t xml:space="preserve">. </w:t>
      </w:r>
      <w:r w:rsidR="00AE6E8F" w:rsidRPr="00AE6E8F">
        <w:t xml:space="preserve">The </w:t>
      </w:r>
      <w:r w:rsidR="00AE6E8F">
        <w:t xml:space="preserve">SCED package returns multiple metrics for hypothesis testing (e.g., </w:t>
      </w:r>
      <w:r w:rsidR="00AE6E8F" w:rsidRPr="00AE6E8F">
        <w:rPr>
          <w:i/>
        </w:rPr>
        <w:t>p</w:t>
      </w:r>
      <w:r w:rsidR="00AE6E8F">
        <w:t xml:space="preserve"> values, CIs on effect sizes) at t</w:t>
      </w:r>
      <w:r w:rsidR="00D40C9B">
        <w:t xml:space="preserve">he participant </w:t>
      </w:r>
      <w:proofErr w:type="gramStart"/>
      <w:r w:rsidR="00D40C9B">
        <w:t>and also</w:t>
      </w:r>
      <w:proofErr w:type="gramEnd"/>
      <w:r w:rsidR="00D40C9B">
        <w:t xml:space="preserve"> at the group level (</w:t>
      </w:r>
      <w:r w:rsidR="00AE6E8F">
        <w:t xml:space="preserve">via </w:t>
      </w:r>
      <w:r w:rsidR="00B36317">
        <w:t>meta-analysis</w:t>
      </w:r>
      <w:r w:rsidR="00AE6E8F">
        <w:t xml:space="preserve"> of effect sizes</w:t>
      </w:r>
      <w:r w:rsidR="00D40C9B">
        <w:t xml:space="preserve"> Ruscio’s A or Hedges’ </w:t>
      </w:r>
      <w:r w:rsidR="00D40C9B" w:rsidRPr="00D40C9B">
        <w:rPr>
          <w:i/>
        </w:rPr>
        <w:t>g</w:t>
      </w:r>
      <w:r w:rsidR="00AE6E8F">
        <w:t xml:space="preserve">). Given that </w:t>
      </w:r>
      <w:r w:rsidR="00AE6E8F">
        <w:lastRenderedPageBreak/>
        <w:t xml:space="preserve">multiple metrics are returned, researchers should </w:t>
      </w:r>
      <w:r w:rsidR="006F1C28">
        <w:t xml:space="preserve">strongly consider </w:t>
      </w:r>
      <w:r w:rsidR="00AE6E8F">
        <w:t>preregister</w:t>
      </w:r>
      <w:r w:rsidR="006F1C28">
        <w:t>ing</w:t>
      </w:r>
      <w:r w:rsidR="00AE6E8F">
        <w:t xml:space="preserve"> which </w:t>
      </w:r>
      <w:r w:rsidR="006F1C28">
        <w:t>participant level and meta-</w:t>
      </w:r>
      <w:r w:rsidR="00D40C9B">
        <w:t xml:space="preserve">analysis metrics </w:t>
      </w:r>
      <w:r w:rsidR="00AE6E8F">
        <w:t xml:space="preserve">they will use </w:t>
      </w:r>
      <w:r w:rsidR="00D40C9B">
        <w:t>for decision making</w:t>
      </w:r>
      <w:r w:rsidR="00B358FE">
        <w:t xml:space="preserve"> and inferences, and which others will be reported but not used for decision making</w:t>
      </w:r>
      <w:r w:rsidR="00D40C9B">
        <w:t xml:space="preserve">. </w:t>
      </w:r>
      <w:r w:rsidR="006F1C28">
        <w:t xml:space="preserve">This can be done easily on the </w:t>
      </w:r>
      <w:hyperlink r:id="rId13" w:history="1">
        <w:r w:rsidR="006F1C28" w:rsidRPr="006F1C28">
          <w:rPr>
            <w:rStyle w:val="Hyperlink"/>
            <w:rFonts w:ascii="Times New Roman" w:hAnsi="Times New Roman" w:cs="Times New Roman"/>
          </w:rPr>
          <w:t>Open Science Framework</w:t>
        </w:r>
      </w:hyperlink>
      <w:r w:rsidR="006F1C28">
        <w:t xml:space="preserve"> or other such services. </w:t>
      </w:r>
    </w:p>
    <w:p w14:paraId="28907185" w14:textId="798C04D0" w:rsidR="00AE6E8F" w:rsidRPr="00EB25CC" w:rsidRDefault="00994908" w:rsidP="00072BC9">
      <w:proofErr w:type="gramStart"/>
      <w:r w:rsidRPr="00EB25CC">
        <w:t>On the basis of</w:t>
      </w:r>
      <w:proofErr w:type="gramEnd"/>
      <w:r w:rsidRPr="00EB25CC">
        <w:t xml:space="preserve"> a power analysis simulation study that I have conducted but not yet </w:t>
      </w:r>
      <w:r w:rsidR="006F1C28" w:rsidRPr="00EB25CC">
        <w:t>published</w:t>
      </w:r>
      <w:r w:rsidRPr="00EB25CC">
        <w:t xml:space="preserve">, the most robust and powerful metrics at the participant level are either permuted </w:t>
      </w:r>
      <w:r w:rsidRPr="00EB25CC">
        <w:rPr>
          <w:i/>
        </w:rPr>
        <w:t>p</w:t>
      </w:r>
      <w:r w:rsidRPr="00EB25CC">
        <w:t xml:space="preserve"> values or the confidence intervals on </w:t>
      </w:r>
      <w:r w:rsidR="007961DE" w:rsidRPr="00EB25CC">
        <w:t xml:space="preserve">Ruscio’s A. At the group level, </w:t>
      </w:r>
      <w:r w:rsidR="00BE341D">
        <w:t>meta-anal</w:t>
      </w:r>
      <w:r w:rsidR="007961DE" w:rsidRPr="00EB25CC">
        <w:t xml:space="preserve">yzed Ruscio’s A is likely to be more robust than Hedges’ </w:t>
      </w:r>
      <w:r w:rsidR="007961DE" w:rsidRPr="00EB25CC">
        <w:rPr>
          <w:i/>
        </w:rPr>
        <w:t>g</w:t>
      </w:r>
      <w:r w:rsidR="007961DE" w:rsidRPr="00EB25CC">
        <w:t xml:space="preserve">. </w:t>
      </w:r>
    </w:p>
    <w:p w14:paraId="51E1F995" w14:textId="2539AA25" w:rsidR="004F1E7C" w:rsidRPr="006434AD" w:rsidRDefault="009B0303" w:rsidP="00072BC9">
      <w:pPr>
        <w:rPr>
          <w:b/>
        </w:rPr>
      </w:pPr>
      <w:r>
        <w:rPr>
          <w:b/>
        </w:rPr>
        <w:t>Robust hypothesis testing</w:t>
      </w:r>
      <w:r w:rsidR="006434AD">
        <w:rPr>
          <w:b/>
        </w:rPr>
        <w:t xml:space="preserve">. </w:t>
      </w:r>
      <w:r w:rsidR="004F1E7C" w:rsidRPr="004F1E7C">
        <w:t xml:space="preserve">A traditional within-sample </w:t>
      </w:r>
      <w:r w:rsidR="004F1E7C" w:rsidRPr="006F1C28">
        <w:rPr>
          <w:i/>
        </w:rPr>
        <w:t>t</w:t>
      </w:r>
      <w:r w:rsidR="004F1E7C" w:rsidRPr="004F1E7C">
        <w:t xml:space="preserve"> test takes the multiple data points from each condition and reduces them to a set of values that summarize this collection of data points. This is referred to as parameterization, e.g., where a dozen data point</w:t>
      </w:r>
      <w:r w:rsidR="00B31604">
        <w:t xml:space="preserve"> </w:t>
      </w:r>
      <w:proofErr w:type="gramStart"/>
      <w:r w:rsidR="00B31604">
        <w:t>are</w:t>
      </w:r>
      <w:proofErr w:type="gramEnd"/>
      <w:r w:rsidR="00B31604">
        <w:t xml:space="preserve"> summarized as a mean and SD</w:t>
      </w:r>
      <w:r w:rsidR="004F1E7C" w:rsidRPr="004F1E7C">
        <w:t xml:space="preserve">. This parameterization </w:t>
      </w:r>
      <w:r w:rsidR="006F1C28">
        <w:t>makes</w:t>
      </w:r>
      <w:r w:rsidR="004F1E7C" w:rsidRPr="004F1E7C">
        <w:t xml:space="preserve"> </w:t>
      </w:r>
      <w:proofErr w:type="gramStart"/>
      <w:r w:rsidR="004F1E7C" w:rsidRPr="004F1E7C">
        <w:t>a number of</w:t>
      </w:r>
      <w:proofErr w:type="gramEnd"/>
      <w:r w:rsidR="004F1E7C" w:rsidRPr="004F1E7C">
        <w:t xml:space="preserve"> assumptions that may not be the case, e.g., that the data </w:t>
      </w:r>
      <w:r w:rsidR="006F1C28">
        <w:t xml:space="preserve">points </w:t>
      </w:r>
      <w:r w:rsidR="004F1E7C" w:rsidRPr="004F1E7C">
        <w:t>are normally distributed</w:t>
      </w:r>
      <w:r w:rsidR="006F1C28">
        <w:t xml:space="preserve"> and therefore adequately summarized means and standard deviations</w:t>
      </w:r>
      <w:r w:rsidR="004F1E7C" w:rsidRPr="004F1E7C">
        <w:t xml:space="preserve">, or that </w:t>
      </w:r>
      <w:r w:rsidR="006F1C28">
        <w:t>standard deviations</w:t>
      </w:r>
      <w:r w:rsidR="004F1E7C" w:rsidRPr="004F1E7C">
        <w:t xml:space="preserve"> are equivalent between </w:t>
      </w:r>
      <w:r w:rsidR="006F1C28">
        <w:t>conditions</w:t>
      </w:r>
      <w:r w:rsidR="004F1E7C" w:rsidRPr="004F1E7C">
        <w:t>. Historically, tests that rely on parametric</w:t>
      </w:r>
      <w:r w:rsidR="006F1C28">
        <w:t xml:space="preserve"> tests</w:t>
      </w:r>
      <w:r w:rsidR="004F1E7C" w:rsidRPr="004F1E7C">
        <w:t xml:space="preserve"> were developed because they provided a useful mathematical shortcut when these tests would be worked out by hand or with very limited computing power. </w:t>
      </w:r>
    </w:p>
    <w:p w14:paraId="6530BBC4" w14:textId="6D8E43E2" w:rsidR="004F1E7C" w:rsidRPr="004F1E7C" w:rsidRDefault="004F1E7C" w:rsidP="00072BC9">
      <w:r w:rsidRPr="004F1E7C">
        <w:t xml:space="preserve">Given modern computing power, these mathematical shortcuts are </w:t>
      </w:r>
      <w:r w:rsidR="006F1C28">
        <w:t xml:space="preserve">arguably </w:t>
      </w:r>
      <w:r w:rsidRPr="004F1E7C">
        <w:t xml:space="preserve">no longer necessary for may </w:t>
      </w:r>
      <w:r w:rsidR="006F1C28">
        <w:t>types</w:t>
      </w:r>
      <w:r w:rsidRPr="004F1E7C">
        <w:t xml:space="preserve"> of analysis. Permutation tests </w:t>
      </w:r>
      <w:r w:rsidR="006F1C28">
        <w:t xml:space="preserve">represent a </w:t>
      </w:r>
      <w:proofErr w:type="gramStart"/>
      <w:r w:rsidR="006F1C28">
        <w:t>high quality</w:t>
      </w:r>
      <w:proofErr w:type="gramEnd"/>
      <w:r w:rsidR="006F1C28">
        <w:t xml:space="preserve"> alternative: these tests are a) fully </w:t>
      </w:r>
      <w:proofErr w:type="gramStart"/>
      <w:r w:rsidR="006F1C28">
        <w:t>non parametric</w:t>
      </w:r>
      <w:proofErr w:type="gramEnd"/>
      <w:r w:rsidR="006F1C28">
        <w:t xml:space="preserve"> and b) do not compare the observed distribution with an unobserved null distribution. I</w:t>
      </w:r>
      <w:r w:rsidRPr="004F1E7C">
        <w:t>nstead</w:t>
      </w:r>
      <w:r w:rsidR="006F1C28">
        <w:t>, permutation tests are</w:t>
      </w:r>
      <w:r w:rsidRPr="004F1E7C">
        <w:t xml:space="preserve"> calculated </w:t>
      </w:r>
      <w:r w:rsidR="006F1C28">
        <w:t>using</w:t>
      </w:r>
      <w:r w:rsidRPr="004F1E7C">
        <w:t xml:space="preserve"> a brute force resampling method. Loosely speaking, if inferential statistics were being developed from scratch and one wanted the answer that a </w:t>
      </w:r>
      <w:r w:rsidRPr="006F1C28">
        <w:rPr>
          <w:i/>
        </w:rPr>
        <w:t>p</w:t>
      </w:r>
      <w:r w:rsidRPr="004F1E7C">
        <w:t xml:space="preserve"> value provides (</w:t>
      </w:r>
      <w:r w:rsidR="006F1C28">
        <w:t>i.e.,</w:t>
      </w:r>
      <w:r w:rsidRPr="004F1E7C">
        <w:t xml:space="preserve"> what is the probability of observing data at least as extreme as that observed </w:t>
      </w:r>
      <w:r w:rsidR="006F1C28">
        <w:t>if the null hypothesis is true),</w:t>
      </w:r>
      <w:r w:rsidRPr="004F1E7C">
        <w:t xml:space="preserve"> but </w:t>
      </w:r>
      <w:r w:rsidRPr="004F1E7C">
        <w:t xml:space="preserve">this time you had modern computing power </w:t>
      </w:r>
      <w:r w:rsidR="00B31604" w:rsidRPr="004F1E7C">
        <w:t>at your</w:t>
      </w:r>
      <w:r w:rsidRPr="004F1E7C">
        <w:t xml:space="preserve"> fingertips, you </w:t>
      </w:r>
      <w:r w:rsidR="006F1C28">
        <w:t>might</w:t>
      </w:r>
      <w:r w:rsidRPr="004F1E7C">
        <w:t xml:space="preserve"> have </w:t>
      </w:r>
      <w:r w:rsidR="006F1C28">
        <w:t xml:space="preserve">started with </w:t>
      </w:r>
      <w:r w:rsidRPr="004F1E7C">
        <w:t xml:space="preserve">permutation tests </w:t>
      </w:r>
      <w:r w:rsidR="006F1C28">
        <w:t>in the first place.</w:t>
      </w:r>
    </w:p>
    <w:p w14:paraId="19A04AF6" w14:textId="7253DD71" w:rsidR="004F1E7C" w:rsidRPr="004F1E7C" w:rsidRDefault="004F1E7C" w:rsidP="00072BC9">
      <w:r w:rsidRPr="004F1E7C">
        <w:t xml:space="preserve">Permutation tests are a form of exact test or resampling test (related to bootstrapping) where data labels are exchanged multiple times. For example, imagine you have data points from 1 to 10 belonging to conditions A and B in the order AAAAABBBBB. Rather than </w:t>
      </w:r>
      <w:r w:rsidR="00CF74C6">
        <w:t xml:space="preserve">compare the parameterizations of this distribution against an unobserved </w:t>
      </w:r>
      <w:r w:rsidRPr="004F1E7C">
        <w:t xml:space="preserve">null </w:t>
      </w:r>
      <w:r w:rsidR="00CF74C6">
        <w:t xml:space="preserve">distribution (as in a traditional within samples </w:t>
      </w:r>
      <w:r w:rsidR="00CF74C6" w:rsidRPr="00CF74C6">
        <w:rPr>
          <w:i/>
        </w:rPr>
        <w:t xml:space="preserve">t </w:t>
      </w:r>
      <w:r w:rsidR="00CF74C6">
        <w:t>test)</w:t>
      </w:r>
      <w:r w:rsidRPr="004F1E7C">
        <w:t xml:space="preserve">, a permutation test </w:t>
      </w:r>
      <w:r w:rsidR="009675D4">
        <w:t xml:space="preserve">instead </w:t>
      </w:r>
      <w:r w:rsidRPr="004F1E7C">
        <w:t>calculate</w:t>
      </w:r>
      <w:r w:rsidR="009675D4">
        <w:t>s</w:t>
      </w:r>
      <w:r w:rsidRPr="004F1E7C">
        <w:t xml:space="preserve"> how extreme your data is in terms of </w:t>
      </w:r>
      <w:r w:rsidR="009675D4">
        <w:t>the actual condition assignment compared to many other potential condition</w:t>
      </w:r>
      <w:r w:rsidRPr="004F1E7C">
        <w:t xml:space="preserve"> </w:t>
      </w:r>
      <w:r w:rsidR="009675D4">
        <w:t>assignments</w:t>
      </w:r>
      <w:r w:rsidRPr="004F1E7C">
        <w:t>. E.g., it will re</w:t>
      </w:r>
      <w:r w:rsidR="00CC22DC">
        <w:t>-</w:t>
      </w:r>
      <w:r w:rsidRPr="004F1E7C">
        <w:t xml:space="preserve">label the </w:t>
      </w:r>
      <w:r w:rsidR="009675D4">
        <w:t xml:space="preserve">same data points as belonging to different conditions, such </w:t>
      </w:r>
      <w:r w:rsidRPr="004F1E7C">
        <w:t>as BBBBBAAAAA, ABABABABAB, BBAABBAABA, and thousands of o</w:t>
      </w:r>
      <w:r w:rsidR="009675D4">
        <w:t>ther combinations. It will then</w:t>
      </w:r>
      <w:r w:rsidRPr="004F1E7C">
        <w:t xml:space="preserve"> p</w:t>
      </w:r>
      <w:r w:rsidR="009675D4">
        <w:t>ool these combinations together</w:t>
      </w:r>
      <w:r w:rsidRPr="004F1E7C">
        <w:t xml:space="preserve"> and observe the percentile in which your real data lies in in term</w:t>
      </w:r>
      <w:r w:rsidR="00CC22DC">
        <w:t>s of its extremity. As such, this</w:t>
      </w:r>
      <w:r w:rsidRPr="004F1E7C">
        <w:t xml:space="preserve"> provide</w:t>
      </w:r>
      <w:r w:rsidR="00CC22DC">
        <w:t>s</w:t>
      </w:r>
      <w:r w:rsidRPr="004F1E7C">
        <w:t xml:space="preserve"> an exact test of the probability of observing </w:t>
      </w:r>
      <w:r w:rsidR="009675D4">
        <w:t xml:space="preserve">this data </w:t>
      </w:r>
      <w:r w:rsidR="009675D4" w:rsidRPr="004F1E7C">
        <w:t xml:space="preserve">(i.e., a </w:t>
      </w:r>
      <w:r w:rsidR="009675D4" w:rsidRPr="00CC22DC">
        <w:rPr>
          <w:i/>
        </w:rPr>
        <w:t>p</w:t>
      </w:r>
      <w:r w:rsidR="009675D4">
        <w:t xml:space="preserve"> value) with these condition assignments compared to others.</w:t>
      </w:r>
    </w:p>
    <w:p w14:paraId="35688367" w14:textId="6107432E" w:rsidR="004F1E7C" w:rsidRPr="004F1E7C" w:rsidRDefault="004F1E7C" w:rsidP="00072BC9">
      <w:r w:rsidRPr="004F1E7C">
        <w:t xml:space="preserve">Permuted </w:t>
      </w:r>
      <w:r w:rsidRPr="009675D4">
        <w:rPr>
          <w:i/>
        </w:rPr>
        <w:t>p</w:t>
      </w:r>
      <w:r w:rsidRPr="004F1E7C">
        <w:t xml:space="preserve"> values are particularly useful for SCED research because they contain no assumptions about the </w:t>
      </w:r>
      <w:r w:rsidR="000252C5">
        <w:t xml:space="preserve">distribution of the </w:t>
      </w:r>
      <w:r w:rsidRPr="004F1E7C">
        <w:t xml:space="preserve">data, </w:t>
      </w:r>
      <w:r w:rsidR="000252C5">
        <w:t xml:space="preserve">given that </w:t>
      </w:r>
      <w:r w:rsidRPr="004F1E7C">
        <w:t xml:space="preserve">SCED data frequently violates such parametric assumptions. </w:t>
      </w:r>
      <w:r w:rsidR="009B0303">
        <w:t xml:space="preserve">See </w:t>
      </w:r>
      <w:r w:rsidR="00571CBC">
        <w:t xml:space="preserve">Nichols and Holmes </w:t>
      </w:r>
      <w:r w:rsidR="00571CBC">
        <w:fldChar w:fldCharType="begin"/>
      </w:r>
      <w:r w:rsidR="00571CBC">
        <w:instrText xml:space="preserve"> ADDIN ZOTERO_ITEM CSL_CITATION {"citationID":"vwNcFtVz","properties":{"formattedCitation":"(2002)","plainCitation":"(2002)","noteIndex":0},"citationItems":[{"id":11768,"uris":["http://zotero.org/users/1687755/items/WBJFFYN6"],"uri":["http://zotero.org/users/1687755/items/WBJFFYN6"],"itemData":{"id":11768,"type":"article-journal","title":"Nonparametric permutation tests for functional neuroimaging: A primer with examples","container-title":"Human Brain Mapping","page":"1-25","volume":"15","issue":"1","source":"Crossref","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DOI":"10.1002/hbm.1058","ISSN":"1065-9471, 1097-0193","shortTitle":"Nonparametric permutation tests for functional neuroimaging","language":"en","author":[{"family":"Nichols","given":"Thomas E."},{"family":"Holmes","given":"Andrew P."}],"issued":{"date-parts":[["2002",1]]}},"suppress-author":true}],"schema":"https://github.com/citation-style-language/schema/raw/master/csl-citation.json"} </w:instrText>
      </w:r>
      <w:r w:rsidR="00571CBC">
        <w:fldChar w:fldCharType="separate"/>
      </w:r>
      <w:r w:rsidR="00571CBC">
        <w:rPr>
          <w:noProof/>
        </w:rPr>
        <w:t>(2002)</w:t>
      </w:r>
      <w:r w:rsidR="00571CBC">
        <w:fldChar w:fldCharType="end"/>
      </w:r>
      <w:r w:rsidR="009B0303">
        <w:t xml:space="preserve"> for an accessible introduction</w:t>
      </w:r>
      <w:r w:rsidRPr="004F1E7C">
        <w:t xml:space="preserve">. </w:t>
      </w:r>
      <w:r w:rsidR="00CC417B">
        <w:t xml:space="preserve">Various forms of permutation tests have been recommended for quantitative analysis of SCED data for over 25 years </w:t>
      </w:r>
      <w:r w:rsidR="00CC417B">
        <w:fldChar w:fldCharType="begin"/>
      </w:r>
      <w:r w:rsidR="00571CBC">
        <w:instrText xml:space="preserve"> ADDIN ZOTERO_ITEM CSL_CITATION {"citationID":"LJtngqtC","properties":{"formattedCitation":"(e.g., Onghena &amp; Edgington, 1994)","plainCitation":"(e.g., Onghena &amp; Edgington, 1994)","noteIndex":0},"citationItems":[{"id":11765,"uris":["http://zotero.org/users/1687755/items/9FK7P9S8"],"uri":["http://zotero.org/users/1687755/items/9FK7P9S8"],"itemData":{"id":11765,"type":"article-journal","title":"Randomization tests for restricted alternating treatments designs","container-title":"Behaviour Research and Therapy","page":"783-786","volume":"32","issue":"7","source":"ScienceDirect","abstract":"Alternating Treatments Designs (ATD) with random assignment of the treatments to the measurement times provide very powerful single-case experiments. However, complete randomization might cause too many consecutive administrations of the same treatment to occur in the design. In order to exclude these possibilities, an ATD with restricted randomization can be used. In this article we provide a general rationale for the random assignment procedure in such a Restricted Alternating Treatments Design (RATD), and derive the corresponding randomization test. A software package for randomization tests in RATD, ATD and other single-case experimental designs [Van Damme &amp; Onghena Single-case randomization tests, version 1.1, Department of Psychology, Katholieke Universiteit Leuven, Belgium] is discussed.","DOI":"10.1016/0005-7967(94)90036-1","ISSN":"0005-7967","journalAbbreviation":"Behaviour Research and Therapy","author":[{"family":"Onghena","given":"Patrick"},{"family":"Edgington","given":"Eugene S."}],"issued":{"date-parts":[["1994",9,1]]}},"prefix":"e.g., "}],"schema":"https://github.com/citation-style-language/schema/raw/master/csl-citation.json"} </w:instrText>
      </w:r>
      <w:r w:rsidR="00CC417B">
        <w:fldChar w:fldCharType="separate"/>
      </w:r>
      <w:r w:rsidR="00571CBC">
        <w:rPr>
          <w:noProof/>
        </w:rPr>
        <w:t>(e.g., Onghena &amp; Edgington, 1994)</w:t>
      </w:r>
      <w:r w:rsidR="00CC417B">
        <w:fldChar w:fldCharType="end"/>
      </w:r>
      <w:r w:rsidR="00CC417B">
        <w:t>.</w:t>
      </w:r>
      <w:r w:rsidR="00571CBC">
        <w:t xml:space="preserve"> The method used by the SCED package uses the popular R package </w:t>
      </w:r>
      <w:hyperlink r:id="rId14" w:history="1">
        <w:r w:rsidR="00571CBC" w:rsidRPr="00571CBC">
          <w:rPr>
            <w:rStyle w:val="Hyperlink"/>
            <w:rFonts w:ascii="Times New Roman" w:hAnsi="Times New Roman" w:cs="Times New Roman"/>
          </w:rPr>
          <w:t>coin</w:t>
        </w:r>
      </w:hyperlink>
      <w:r w:rsidR="00571CBC">
        <w:t xml:space="preserve">. Specifically, all data points are considered mutually interchangeable (i.e., unordered) when generating alternative assignments. While this point about the appropriateness of treating all data points as exchangeable </w:t>
      </w:r>
      <w:r w:rsidR="007C6912">
        <w:t>(</w:t>
      </w:r>
      <w:r w:rsidR="00571CBC">
        <w:t>vs. using only assignments that</w:t>
      </w:r>
      <w:r w:rsidR="007C6912">
        <w:t xml:space="preserve"> were experimentally plausible, </w:t>
      </w:r>
      <w:r w:rsidR="00571CBC">
        <w:t xml:space="preserve">i.e., a “randomisation test”) </w:t>
      </w:r>
      <w:r w:rsidR="007C6912">
        <w:t>is a matter of</w:t>
      </w:r>
      <w:r w:rsidR="00571CBC">
        <w:t xml:space="preserve"> </w:t>
      </w:r>
      <w:r w:rsidR="007C6912">
        <w:t>debate</w:t>
      </w:r>
      <w:r w:rsidR="00571CBC">
        <w:t xml:space="preserve"> </w:t>
      </w:r>
      <w:r w:rsidR="007C6912">
        <w:fldChar w:fldCharType="begin"/>
      </w:r>
      <w:r w:rsidR="007C6912">
        <w:instrText xml:space="preserve"> ADDIN ZOTERO_ITEM CSL_CITATION {"citationID":"hN5Ldggo","properties":{"formattedCitation":"(e.g., Bult\\uc0\\u233{} &amp; Onghena, 2008)","plainCitation":"(e.g., Bulté &amp; Onghena, 2008)","noteIndex":0},"citationItems":[{"id":6991,"uris":["http://zotero.org/users/1687755/items/3QX679ZR"],"uri":["http://zotero.org/users/1687755/items/3QX679ZR"],"itemData":{"id":6991,"type":"article-journal","title":"An R package for single-case randomization tests","container-title":"Behavior Research Methods","page":"467-478","volume":"40","issue":"2","source":"link-springer-com.jproxy.nuim.ie","abstract":"Randomization tests are nonparametric statistical tests that obtain their validity by computationally mimicking the random assignment procedure that was used in the design phase of a study. Because randomization tests do not rely on a random sampling assumption, they can provide a better alternative than parametric statistical tests for analyzing data from single-case designs. In this article, an R package is described for use in designing single-case phase (AB, ABA, and ABAB) and alternation (completely randomized, alternating treatments, and randomized block) experiments, as well as for conducting statistical analyses on data gathered by means of such designs. The R code is presented in a step-by-step way, which at the same time clarifies the rationale behind single-case randomization tests.","DOI":"10.3758/BRM.40.2.467","ISSN":"1554-351X, 1554-3528","journalAbbreviation":"Behavior Research Methods","language":"en","author":[{"family":"Bulté","given":"Isis"},{"family":"Onghena","given":"Patrick"}],"issued":{"date-parts":[["2008",5,1]]}},"prefix":"e.g., "}],"schema":"https://github.com/citation-style-language/schema/raw/master/csl-citation.json"} </w:instrText>
      </w:r>
      <w:r w:rsidR="007C6912">
        <w:fldChar w:fldCharType="separate"/>
      </w:r>
      <w:r w:rsidR="007C6912" w:rsidRPr="007C6912">
        <w:t>(e.g., Bulté &amp; Onghena, 2008)</w:t>
      </w:r>
      <w:r w:rsidR="007C6912">
        <w:fldChar w:fldCharType="end"/>
      </w:r>
      <w:r w:rsidR="007C6912">
        <w:t xml:space="preserve">, it is defendable on the grounds that the most commonly used effect sizes in SCED research </w:t>
      </w:r>
      <w:r w:rsidR="00DA3D01">
        <w:fldChar w:fldCharType="begin"/>
      </w:r>
      <w:r w:rsidR="00DA3D01">
        <w:instrText xml:space="preserve"> ADDIN ZOTERO_ITEM CSL_CITATION {"citationID":"Nw2llOIB","properties":{"formattedCitation":"(e.g., Hedges\\uc0\\u8217{} g, Percentage of Non-overlapping Difference, Percentage Exceeding the Median, etc; see Parker, Vannest, &amp; Davis, 2011)","plainCitation":"(e.g., Hedges’ g, Percentage of Non-overlapping Difference, Percentage Exceeding the Median, etc; see Parker, Vannest, &amp; Davis, 2011)","noteIndex":0},"citationItems":[{"id":8564,"uris":["http://zotero.org/users/1687755/items/3AS5EZRH"],"uri":["http://zotero.org/users/1687755/items/3AS5EZRH"],"itemData":{"id":8564,"type":"article-journal","title":"Effect Size in Single-Case Research: A Review of Nine Nonoverlap Techniques","container-title":"Behavior Modification","page":"303-322","volume":"35","issue":"4","source":"Crossref","abstract":"With rapid advances in the analysis of data from single-case research designs, the various behavior-change indices, that is, effect sizes, can be confusing. To reduce this confusion, nine effect-size indices are described and compared. Each of these indices examines data nonoverlap between phases. Similarities and differences, both conceptual and computational, are highlighted. Seven of the nine indices are applied to a sample of 200 published time series data sets, to examine their distributions. A generic meta-analytic method is presented for combining nonoverlap indices across multiple data series within complex designs.","DOI":"10.1177/0145445511399147","ISSN":"0145-4455, 1552-4167","shortTitle":"Effect Size in Single-Case Research","language":"en","author":[{"family":"Parker","given":"Richard I."},{"family":"Vannest","given":"Kimberly J."},{"family":"Davis","given":"John L."}],"issued":{"date-parts":[["2011",7]]}},"prefix":"e.g., Hedges’ g, Percentage of Non-overlapping Difference, Percentage Exceeding the Median, etc; see "}],"schema":"https://github.com/citation-style-language/schema/raw/master/csl-citation.json"} </w:instrText>
      </w:r>
      <w:r w:rsidR="00DA3D01">
        <w:fldChar w:fldCharType="separate"/>
      </w:r>
      <w:r w:rsidR="00DA3D01" w:rsidRPr="00DA3D01">
        <w:t xml:space="preserve">(e.g., Hedges’ g, </w:t>
      </w:r>
      <w:r w:rsidR="00DA3D01" w:rsidRPr="00DA3D01">
        <w:lastRenderedPageBreak/>
        <w:t>Percentage of Non-overlapping Difference, Percentage Exceeding the Median, etc; see Parker, Vannest, &amp; Davis, 2011)</w:t>
      </w:r>
      <w:r w:rsidR="00DA3D01">
        <w:fldChar w:fldCharType="end"/>
      </w:r>
      <w:r w:rsidR="00DA3D01">
        <w:t xml:space="preserve"> make the same assumption. Thus, the hypothesis testing and effect size estimation methods employed in the SCED package make </w:t>
      </w:r>
      <w:r w:rsidR="00A448B0">
        <w:t>congruent</w:t>
      </w:r>
      <w:r w:rsidR="00DA3D01">
        <w:t xml:space="preserve"> assumptions. </w:t>
      </w:r>
    </w:p>
    <w:p w14:paraId="31B21175" w14:textId="77777777" w:rsidR="00460A9F" w:rsidRDefault="009B0303" w:rsidP="00072BC9">
      <w:r>
        <w:rPr>
          <w:b/>
        </w:rPr>
        <w:t>Robust effect size metrics</w:t>
      </w:r>
      <w:r w:rsidR="006434AD">
        <w:rPr>
          <w:b/>
        </w:rPr>
        <w:t xml:space="preserve">. </w:t>
      </w:r>
      <w:proofErr w:type="gramStart"/>
      <w:r w:rsidR="004F1E7C" w:rsidRPr="004F1E7C">
        <w:t>In order to</w:t>
      </w:r>
      <w:proofErr w:type="gramEnd"/>
      <w:r w:rsidR="004F1E7C" w:rsidRPr="004F1E7C">
        <w:t xml:space="preserve"> quantify the magnitude of any change, three rob</w:t>
      </w:r>
      <w:r w:rsidR="001B278F">
        <w:t xml:space="preserve">ust effect sizes are calculated: medians. bootstrapped Hedges’ </w:t>
      </w:r>
      <w:r w:rsidR="001B278F" w:rsidRPr="001B278F">
        <w:rPr>
          <w:i/>
        </w:rPr>
        <w:t>g</w:t>
      </w:r>
      <w:r w:rsidR="001B278F">
        <w:t>, and Ruscio’s A.</w:t>
      </w:r>
      <w:r w:rsidR="004F1E7C" w:rsidRPr="004F1E7C">
        <w:t xml:space="preserve"> First, the median difference between conditions. Medians are robust relative to means, have simple interpretation, and do not suffer from a ceiling effect (</w:t>
      </w:r>
      <w:r w:rsidR="00A448B0">
        <w:t xml:space="preserve">i.e., </w:t>
      </w:r>
      <w:r w:rsidR="004F1E7C" w:rsidRPr="004F1E7C">
        <w:t xml:space="preserve">maximum value). </w:t>
      </w:r>
    </w:p>
    <w:p w14:paraId="1BD976A2" w14:textId="7078C03B" w:rsidR="004F1E7C" w:rsidRPr="00263B10" w:rsidRDefault="004F1E7C" w:rsidP="00072BC9">
      <w:pPr>
        <w:rPr>
          <w:b/>
        </w:rPr>
      </w:pPr>
      <w:r w:rsidRPr="004F1E7C">
        <w:t xml:space="preserve">Second, Hedges' </w:t>
      </w:r>
      <w:r w:rsidRPr="004F1E7C">
        <w:rPr>
          <w:i/>
          <w:iCs/>
        </w:rPr>
        <w:t>g</w:t>
      </w:r>
      <w:r w:rsidRPr="004F1E7C">
        <w:t xml:space="preserve"> values are reported for the sake of reader familiarity</w:t>
      </w:r>
      <w:r w:rsidR="00864594">
        <w:t xml:space="preserve"> </w:t>
      </w:r>
      <w:r w:rsidR="00864594">
        <w:fldChar w:fldCharType="begin"/>
      </w:r>
      <w:r w:rsidR="00864594">
        <w:instrText xml:space="preserve"> ADDIN ZOTERO_ITEM CSL_CITATION {"citationID":"TBWzGb7e","properties":{"formattedCitation":"(Hedges, 1981)","plainCitation":"(Hedges, 1981)","noteIndex":0},"citationItems":[{"id":8155,"uris":["http://zotero.org/users/1687755/items/ZYPJ9RMC"],"uri":["http://zotero.org/users/1687755/items/ZYPJ9RMC"],"itemData":{"id":8155,"type":"article-journal","title":"Distribution Theory for Glass's Estimator of Effect size and Related Estimators","container-title":"Journal of Educational Statistics","page":"107-128","volume":"6","issue":"2","source":"Crossref","abstract":"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DOI":"10.3102/10769986006002107","ISSN":"0362-9791","language":"en","author":[{"family":"Hedges","given":"Larry V."}],"issued":{"date-parts":[["1981",6]]}}}],"schema":"https://github.com/citation-style-language/schema/raw/master/csl-citation.json"} </w:instrText>
      </w:r>
      <w:r w:rsidR="00864594">
        <w:fldChar w:fldCharType="separate"/>
      </w:r>
      <w:r w:rsidR="00864594">
        <w:rPr>
          <w:noProof/>
        </w:rPr>
        <w:t>(Hedges, 1981)</w:t>
      </w:r>
      <w:r w:rsidR="00864594">
        <w:fldChar w:fldCharType="end"/>
      </w:r>
      <w:r w:rsidRPr="004F1E7C">
        <w:t xml:space="preserve">. These are a standardized difference score </w:t>
      </w:r>
      <w:r w:rsidR="00A448B0">
        <w:t xml:space="preserve">very </w:t>
      </w:r>
      <w:r w:rsidRPr="004F1E7C">
        <w:t xml:space="preserve">similar to Cohen's </w:t>
      </w:r>
      <w:r w:rsidRPr="004F1E7C">
        <w:rPr>
          <w:i/>
          <w:iCs/>
        </w:rPr>
        <w:t>d</w:t>
      </w:r>
      <w:r w:rsidRPr="004F1E7C">
        <w:t xml:space="preserve"> </w:t>
      </w:r>
      <w:r w:rsidR="00B338C3">
        <w:fldChar w:fldCharType="begin"/>
      </w:r>
      <w:r w:rsidR="00B338C3">
        <w:instrText xml:space="preserve"> ADDIN ZOTERO_ITEM CSL_CITATION {"citationID":"MV5D0hfl","properties":{"formattedCitation":"(Cohen, 1988)","plainCitation":"(Cohen, 1988)","noteIndex":0},"citationItems":[{"id":4138,"uris":["http://zotero.org/users/1687755/items/EXQEB6EQ"],"uri":["http://zotero.org/users/1687755/items/EXQEB6EQ"],"itemData":{"id":4138,"type":"book","title":"Statistical power analysis for the behavioral sciences","publisher":"Erlbaum","publisher-place":"Hillsdale, NJ","source":"Google Books","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author":[{"family":"Cohen","given":"Jacob"}],"issued":{"date-parts":[["1988"]]}}}],"schema":"https://github.com/citation-style-language/schema/raw/master/csl-citation.json"} </w:instrText>
      </w:r>
      <w:r w:rsidR="00B338C3">
        <w:fldChar w:fldCharType="separate"/>
      </w:r>
      <w:r w:rsidR="00B338C3">
        <w:rPr>
          <w:noProof/>
        </w:rPr>
        <w:t>(Cohen, 1988)</w:t>
      </w:r>
      <w:r w:rsidR="00B338C3">
        <w:fldChar w:fldCharType="end"/>
      </w:r>
      <w:r w:rsidR="00B338C3">
        <w:t xml:space="preserve"> </w:t>
      </w:r>
      <w:r w:rsidRPr="004F1E7C">
        <w:t>that include</w:t>
      </w:r>
      <w:r w:rsidR="00B338C3">
        <w:t>s</w:t>
      </w:r>
      <w:r w:rsidRPr="004F1E7C">
        <w:t xml:space="preserve"> a bias adjustment for small sample sizes, which </w:t>
      </w:r>
      <w:r w:rsidR="00A448B0">
        <w:t>typically</w:t>
      </w:r>
      <w:r w:rsidRPr="004F1E7C">
        <w:t xml:space="preserve"> </w:t>
      </w:r>
      <w:r w:rsidR="00A448B0">
        <w:t>applies with</w:t>
      </w:r>
      <w:r w:rsidRPr="004F1E7C">
        <w:t xml:space="preserve"> SCED data. They have the same cut-off scores for interpretation</w:t>
      </w:r>
      <w:r w:rsidR="00A448B0">
        <w:t xml:space="preserve"> </w:t>
      </w:r>
      <w:r w:rsidR="00A448B0">
        <w:fldChar w:fldCharType="begin"/>
      </w:r>
      <w:r w:rsidR="00A448B0">
        <w:instrText xml:space="preserve"> ADDIN ZOTERO_ITEM CSL_CITATION {"citationID":"MM0KZNZz","properties":{"formattedCitation":"(e.g., small \\uc0\\u8805{} 0.2, medium \\uc0\\u8805{} 0.5, large \\uc0\\u8805{} 0.8, very large \\uc0\\u8805{} 1.20, huge \\uc0\\u8805{} 2.0: Cohen, 1988; Sawilowsky, 2009)","plainCitation":"(e.g., small </w:instrText>
      </w:r>
      <w:r w:rsidR="00A448B0">
        <w:rPr>
          <w:rFonts w:ascii="Cambria Math" w:hAnsi="Cambria Math" w:cs="Cambria Math"/>
        </w:rPr>
        <w:instrText>≥</w:instrText>
      </w:r>
      <w:r w:rsidR="00A448B0">
        <w:instrText xml:space="preserve"> 0.2, medium </w:instrText>
      </w:r>
      <w:r w:rsidR="00A448B0">
        <w:rPr>
          <w:rFonts w:ascii="Cambria Math" w:hAnsi="Cambria Math" w:cs="Cambria Math"/>
        </w:rPr>
        <w:instrText>≥</w:instrText>
      </w:r>
      <w:r w:rsidR="00A448B0">
        <w:instrText xml:space="preserve"> 0.5, large </w:instrText>
      </w:r>
      <w:r w:rsidR="00A448B0">
        <w:rPr>
          <w:rFonts w:ascii="Cambria Math" w:hAnsi="Cambria Math" w:cs="Cambria Math"/>
        </w:rPr>
        <w:instrText>≥</w:instrText>
      </w:r>
      <w:r w:rsidR="00A448B0">
        <w:instrText xml:space="preserve"> 0.8, very large </w:instrText>
      </w:r>
      <w:r w:rsidR="00A448B0">
        <w:rPr>
          <w:rFonts w:ascii="Cambria Math" w:hAnsi="Cambria Math" w:cs="Cambria Math"/>
        </w:rPr>
        <w:instrText>≥</w:instrText>
      </w:r>
      <w:r w:rsidR="00A448B0">
        <w:instrText xml:space="preserve"> 1.20, huge </w:instrText>
      </w:r>
      <w:r w:rsidR="00A448B0">
        <w:rPr>
          <w:rFonts w:ascii="Cambria Math" w:hAnsi="Cambria Math" w:cs="Cambria Math"/>
        </w:rPr>
        <w:instrText>≥</w:instrText>
      </w:r>
      <w:r w:rsidR="00A448B0">
        <w:instrText xml:space="preserve"> 2.0: Cohen, 1988; Sawilowsky, 2009)","noteIndex":0},"citationItems":[{"id":4138,"uris":["http://zotero.org/users/1687755/items/EXQEB6EQ"],"uri":["http://zotero.org/users/1687755/items/EXQEB6EQ"],"itemData":{"id":4138,"type":"book","title":"Statistical power analysis for the behavioral sciences","publisher":"Erlbaum","publisher-place":"Hillsdale, NJ","source":"Google Books","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author":[{"family":"Cohen","given":"Jacob"}],"issued":{"date-parts":[["1988"]]}},"prefix":"e.g., small </w:instrText>
      </w:r>
      <w:r w:rsidR="00A448B0">
        <w:rPr>
          <w:rFonts w:ascii="Cambria Math" w:hAnsi="Cambria Math" w:cs="Cambria Math"/>
        </w:rPr>
        <w:instrText>≥</w:instrText>
      </w:r>
      <w:r w:rsidR="00A448B0">
        <w:instrText xml:space="preserve"> 0.2, medium </w:instrText>
      </w:r>
      <w:r w:rsidR="00A448B0">
        <w:rPr>
          <w:rFonts w:ascii="Cambria Math" w:hAnsi="Cambria Math" w:cs="Cambria Math"/>
        </w:rPr>
        <w:instrText>≥</w:instrText>
      </w:r>
      <w:r w:rsidR="00A448B0">
        <w:instrText xml:space="preserve"> 0.5, large </w:instrText>
      </w:r>
      <w:r w:rsidR="00A448B0">
        <w:rPr>
          <w:rFonts w:ascii="Cambria Math" w:hAnsi="Cambria Math" w:cs="Cambria Math"/>
        </w:rPr>
        <w:instrText>≥</w:instrText>
      </w:r>
      <w:r w:rsidR="00A448B0">
        <w:instrText xml:space="preserve"> 0.8, very large </w:instrText>
      </w:r>
      <w:r w:rsidR="00A448B0">
        <w:rPr>
          <w:rFonts w:ascii="Cambria Math" w:hAnsi="Cambria Math" w:cs="Cambria Math"/>
        </w:rPr>
        <w:instrText>≥</w:instrText>
      </w:r>
      <w:r w:rsidR="00A448B0">
        <w:instrText xml:space="preserve"> 1.20, huge </w:instrText>
      </w:r>
      <w:r w:rsidR="00A448B0">
        <w:rPr>
          <w:rFonts w:ascii="Cambria Math" w:hAnsi="Cambria Math" w:cs="Cambria Math"/>
        </w:rPr>
        <w:instrText>≥</w:instrText>
      </w:r>
      <w:r w:rsidR="00A448B0">
        <w:instrText xml:space="preserve"> 2.0: "},{"id":11774,"uris":["http://zotero.org/users/1687755/items/SM5VZVSS"],"uri":["http://zotero.org/users/1687755/items/SM5VZVSS"],"itemData":{"id":11774,"type":"article-journal","title":"New Effect Size Rules of Thumb","container-title":"Journal of Modern Applied Statistical Methods","page":"597-599","volume":"8","issue":"2","source":"Crossref","abstract":"Recommendations to expand Cohen’s (1988) rules of thumb for interpreting effect sizes are given to include very small, very large, and huge effect sizes. The reasons for the expansion, and implications for designing Monte Carlo studies, are discussed.","DOI":"10.22237/jmasm/1257035100","ISSN":"1538-9472","language":"en","author":[{"family":"Sawilowsky","given":"Shlomo S."}],"issued":{"date-parts":[["2009",11,1]]}}}],"schema":"https://github.com/citation-style-language/schema/raw/master/csl-citation.json"} </w:instrText>
      </w:r>
      <w:r w:rsidR="00A448B0">
        <w:fldChar w:fldCharType="separate"/>
      </w:r>
      <w:r w:rsidR="00A448B0" w:rsidRPr="00A448B0">
        <w:t xml:space="preserve">(e.g., small </w:t>
      </w:r>
      <w:r w:rsidR="00A448B0" w:rsidRPr="00A448B0">
        <w:rPr>
          <w:rFonts w:ascii="Cambria Math" w:hAnsi="Cambria Math" w:cs="Cambria Math"/>
        </w:rPr>
        <w:t>≥</w:t>
      </w:r>
      <w:r w:rsidR="00A448B0" w:rsidRPr="00A448B0">
        <w:t xml:space="preserve"> 0.2, medium </w:t>
      </w:r>
      <w:r w:rsidR="00A448B0" w:rsidRPr="00A448B0">
        <w:rPr>
          <w:rFonts w:ascii="Cambria Math" w:hAnsi="Cambria Math" w:cs="Cambria Math"/>
        </w:rPr>
        <w:t>≥</w:t>
      </w:r>
      <w:r w:rsidR="00A448B0" w:rsidRPr="00A448B0">
        <w:t xml:space="preserve"> 0.5, large </w:t>
      </w:r>
      <w:r w:rsidR="00A448B0" w:rsidRPr="00A448B0">
        <w:rPr>
          <w:rFonts w:ascii="Cambria Math" w:hAnsi="Cambria Math" w:cs="Cambria Math"/>
        </w:rPr>
        <w:t>≥</w:t>
      </w:r>
      <w:r w:rsidR="00A448B0" w:rsidRPr="00A448B0">
        <w:t xml:space="preserve"> 0.8, very large </w:t>
      </w:r>
      <w:r w:rsidR="00A448B0" w:rsidRPr="00A448B0">
        <w:rPr>
          <w:rFonts w:ascii="Cambria Math" w:hAnsi="Cambria Math" w:cs="Cambria Math"/>
        </w:rPr>
        <w:t>≥</w:t>
      </w:r>
      <w:r w:rsidR="00A448B0" w:rsidRPr="00A448B0">
        <w:t xml:space="preserve"> 1.20, huge </w:t>
      </w:r>
      <w:r w:rsidR="00A448B0" w:rsidRPr="00A448B0">
        <w:rPr>
          <w:rFonts w:ascii="Cambria Math" w:hAnsi="Cambria Math" w:cs="Cambria Math"/>
        </w:rPr>
        <w:t>≥</w:t>
      </w:r>
      <w:r w:rsidR="00A448B0" w:rsidRPr="00A448B0">
        <w:t xml:space="preserve"> 2.0: Cohen, 1988; Sawilowsky, 2009)</w:t>
      </w:r>
      <w:r w:rsidR="00A448B0">
        <w:fldChar w:fldCharType="end"/>
      </w:r>
      <w:r w:rsidR="00A448B0">
        <w:t xml:space="preserve">. While the cutoff values for Hedges’ g will be familiar to many readers, this effect size is relatively uninformative </w:t>
      </w:r>
      <w:r w:rsidR="007D6EFB">
        <w:t xml:space="preserve">with regards to the </w:t>
      </w:r>
      <w:proofErr w:type="gramStart"/>
      <w:r w:rsidR="007D6EFB">
        <w:t>real world</w:t>
      </w:r>
      <w:proofErr w:type="gramEnd"/>
      <w:r w:rsidR="007D6EFB">
        <w:t xml:space="preserve"> size of the effect. For example, men are 5 inches taller than women on average (unstandardized effect size), but this has little intuitive correspondence with its standardized form </w:t>
      </w:r>
      <w:r w:rsidR="007D6EFB">
        <w:fldChar w:fldCharType="begin"/>
      </w:r>
      <w:r w:rsidR="007D6EFB">
        <w:instrText xml:space="preserve"> ADDIN ZOTERO_ITEM CSL_CITATION {"citationID":"aBPimxrz","properties":{"formattedCitation":"(Cohen\\uc0\\u8217{}s d = 1.72: Ridgway, 2013)","plainCitation":"(Cohen’s d = 1.72: Ridgway, 2013)","noteIndex":0},"citationItems":[{"id":11775,"uris":["http://zotero.org/users/1687755/items/C8N6J8EQ"],"uri":["http://zotero.org/users/1687755/items/C8N6J8EQ"],"itemData":{"id":11775,"type":"article","title":"Illustrative effect sizes for sex differences","source":"Figshare","abstract":"Ingalhalikar et al. (2013) study \"sex differences in the structural connectome of the human brain\" using a large sample of 949 individuals.\nThey report \"conspicuous and significant sex differences that suggest fundamentally different connectivity patterns in males and females\". They claim that their hypothesis that \"male brains are optimized for communicating within the hemispheres, whereas female brains areoptimized for interhemispheric communication\" was \"overwhelmingly supported ... at every level\".\nThe paper contains only t- and p-values, without any estimates of effect size. One can approximately (ignoring covariates) convert t-statistics into Cohen's d effect size estimates using d = t / sqrt(n1*n2 / (n1+n2)), or d = 2 * t / sqrt(df), where df=945 here.\nThis figure illustrates some effect sizes by plotting a standard normal distribution and a distribution shifted by an amount corresponding to the Cohen's d values. The figure includes the paper's most significant effect (largest absolute t-value reported) and a key interhemispheric difference; these are compared to the effect size for a sex difference in height for illustration (data from Wikipedia).\nThe substantial overlap of the distributions highlights the danger of assuming that a significant difference from a large sample implies a fundamental/overwhelming difference between the sexes. The optimal (equal error) classification accuracy can be estimated as normcdf(d/2, 0, 1), which for the interhemispheric effect is about 56% (which is statistically significantly -- but not really substantively -- above chance).","URL":"https://figshare.com/articles/Illustrative_effect_sizes_for_sex_differences/866802","note":"DOI: 10.6084/m9.figshare.866802.v1","author":[{"family":"Ridgway","given":"Gerard"}],"issued":{"date-parts":[["2013",12,3]]},"accessed":{"date-parts":[["2019",4,5]]}},"prefix":"Cohen’s d = 1.72: "}],"schema":"https://github.com/citation-style-language/schema/raw/master/csl-citation.json"} </w:instrText>
      </w:r>
      <w:r w:rsidR="007D6EFB">
        <w:fldChar w:fldCharType="separate"/>
      </w:r>
      <w:r w:rsidR="007D6EFB" w:rsidRPr="007D6EFB">
        <w:t xml:space="preserve">(Cohen’s </w:t>
      </w:r>
      <w:r w:rsidR="007D6EFB" w:rsidRPr="007D6EFB">
        <w:rPr>
          <w:i/>
        </w:rPr>
        <w:t>d</w:t>
      </w:r>
      <w:r w:rsidR="007D6EFB" w:rsidRPr="007D6EFB">
        <w:t xml:space="preserve"> = 1.72: Ridgway, 2013)</w:t>
      </w:r>
      <w:r w:rsidR="007D6EFB">
        <w:fldChar w:fldCharType="end"/>
      </w:r>
      <w:r w:rsidR="007D6EFB">
        <w:t>.</w:t>
      </w:r>
      <w:r w:rsidR="004C159A">
        <w:t xml:space="preserve"> Furthermore, both </w:t>
      </w:r>
      <w:r w:rsidR="004C159A" w:rsidRPr="004C159A">
        <w:rPr>
          <w:i/>
        </w:rPr>
        <w:t>d</w:t>
      </w:r>
      <w:r w:rsidR="004C159A">
        <w:t xml:space="preserve"> and </w:t>
      </w:r>
      <w:r w:rsidR="004C159A" w:rsidRPr="004C159A">
        <w:rPr>
          <w:i/>
        </w:rPr>
        <w:t>g</w:t>
      </w:r>
      <w:r w:rsidR="004C159A">
        <w:t xml:space="preserve"> make the same parametric assumptions discussed above, which are routinely violated in SCED data.</w:t>
      </w:r>
      <w:r w:rsidR="00263B10">
        <w:rPr>
          <w:b/>
        </w:rPr>
        <w:t xml:space="preserve"> </w:t>
      </w:r>
      <w:r w:rsidRPr="004F1E7C">
        <w:t xml:space="preserve">In order to </w:t>
      </w:r>
      <w:r w:rsidR="00460A9F">
        <w:t xml:space="preserve">increase robustness, </w:t>
      </w:r>
      <w:r w:rsidR="00733815">
        <w:t>bootstrapped median H</w:t>
      </w:r>
      <w:r w:rsidRPr="004F1E7C">
        <w:t xml:space="preserve">edges' </w:t>
      </w:r>
      <w:r w:rsidRPr="004F1E7C">
        <w:rPr>
          <w:i/>
          <w:iCs/>
        </w:rPr>
        <w:t>g</w:t>
      </w:r>
      <w:r w:rsidRPr="004F1E7C">
        <w:t xml:space="preserve"> plus </w:t>
      </w:r>
      <w:r w:rsidR="00263B10">
        <w:t xml:space="preserve">its </w:t>
      </w:r>
      <w:r w:rsidRPr="004F1E7C">
        <w:t>bootstrapped 95% confidence intervals</w:t>
      </w:r>
      <w:r w:rsidR="00263B10">
        <w:t xml:space="preserve"> are calculated </w:t>
      </w:r>
      <w:r w:rsidR="00263B10">
        <w:fldChar w:fldCharType="begin"/>
      </w:r>
      <w:r w:rsidR="00263B10">
        <w:instrText xml:space="preserve"> ADDIN ZOTERO_ITEM CSL_CITATION {"citationID":"8PHZtVvh","properties":{"formattedCitation":"(via case removal BCA method, using the bootES package: Kirby &amp; Gerlanc, 2013)","plainCitation":"(via case removal BCA method, using the bootES package: Kirby &amp; Gerlanc, 2013)","noteIndex":0},"citationItems":[{"id":7086,"uris":["http://zotero.org/users/1687755/items/FTTT8XW3"],"uri":["http://zotero.org/users/1687755/items/FTTT8XW3"],"itemData":{"id":7086,"type":"article-journal","title":"BootES: an R package for bootstrap confidence intervals on effect sizes","container-title":"Behavior Research Methods","page":"905-927","volume":"45","issue":"4","source":"PubMed","abstract":"Bootstrap Effect Sizes (bootES; Gerlanc &amp; Kirby, 2012) is a free, open-source software package for R (R Development Core Team, 2012), which is a language and environment for statistical computing. BootES computes both unstandardized and standardized effect sizes (such as Cohen's d, Hedges's g, and Pearson's r) and makes easily available for the first time the computation of their bootstrap confidence intervals (CIs). In this article, we illustrate how to use bootES to find effect sizes for contrasts in between-subjects, within-subjects, and mixed factorial designs and to find bootstrap CIs for correlations and differences between correlations. An appendix gives a brief introduction to R that will allow readers to use bootES without having prior knowledge of R.","DOI":"10.3758/s13428-013-0330-5","ISSN":"1554-3528","note":"PMID: 23519455","shortTitle":"BootES","journalAbbreviation":"Behav Res Methods","language":"eng","author":[{"family":"Kirby","given":"Kris N."},{"family":"Gerlanc","given":"Daniel"}],"issued":{"date-parts":[["2013",12]]}},"prefix":"via case removal BCA method, using the bootES package: "}],"schema":"https://github.com/citation-style-language/schema/raw/master/csl-citation.json"} </w:instrText>
      </w:r>
      <w:r w:rsidR="00263B10">
        <w:fldChar w:fldCharType="separate"/>
      </w:r>
      <w:r w:rsidR="00263B10">
        <w:rPr>
          <w:noProof/>
        </w:rPr>
        <w:t>(via case removal BCA method, using the bootES package: Kirby &amp; Gerlanc, 2013)</w:t>
      </w:r>
      <w:r w:rsidR="00263B10">
        <w:fldChar w:fldCharType="end"/>
      </w:r>
      <w:r w:rsidRPr="004F1E7C">
        <w:t xml:space="preserve">. This reduces the influence of outliers, mitigating violations of parametric assumptions. </w:t>
      </w:r>
      <w:r w:rsidR="004C159A">
        <w:t>However, i</w:t>
      </w:r>
      <w:r w:rsidRPr="004F1E7C">
        <w:t xml:space="preserve">t should be emphasized that </w:t>
      </w:r>
      <w:r w:rsidR="005A7183">
        <w:t>Hedge</w:t>
      </w:r>
      <w:r w:rsidR="00263B10">
        <w:t>s</w:t>
      </w:r>
      <w:r w:rsidR="005A7183">
        <w:t>’</w:t>
      </w:r>
      <w:r w:rsidR="00263B10">
        <w:t xml:space="preserve"> </w:t>
      </w:r>
      <w:r w:rsidRPr="004F1E7C">
        <w:rPr>
          <w:i/>
          <w:iCs/>
        </w:rPr>
        <w:t>g</w:t>
      </w:r>
      <w:r w:rsidRPr="004F1E7C">
        <w:t xml:space="preserve"> is </w:t>
      </w:r>
      <w:r w:rsidR="00263B10">
        <w:t xml:space="preserve">calculated </w:t>
      </w:r>
      <w:r w:rsidR="004C159A">
        <w:t xml:space="preserve">primarily </w:t>
      </w:r>
      <w:r w:rsidRPr="004F1E7C">
        <w:t xml:space="preserve">for </w:t>
      </w:r>
      <w:r w:rsidR="004C159A">
        <w:t xml:space="preserve">the sake of </w:t>
      </w:r>
      <w:r w:rsidR="00263B10">
        <w:t xml:space="preserve">reader/reviewer </w:t>
      </w:r>
      <w:proofErr w:type="gramStart"/>
      <w:r w:rsidRPr="004F1E7C">
        <w:t>familiarity</w:t>
      </w:r>
      <w:r w:rsidR="00263B10">
        <w:t>, but</w:t>
      </w:r>
      <w:proofErr w:type="gramEnd"/>
      <w:r w:rsidR="00263B10">
        <w:t xml:space="preserve"> </w:t>
      </w:r>
      <w:r w:rsidR="004C159A">
        <w:t xml:space="preserve">is </w:t>
      </w:r>
      <w:r w:rsidRPr="004F1E7C">
        <w:t xml:space="preserve">not </w:t>
      </w:r>
      <w:r w:rsidR="004C159A">
        <w:t xml:space="preserve">the </w:t>
      </w:r>
      <w:r w:rsidRPr="004F1E7C">
        <w:t>recommended effect size</w:t>
      </w:r>
      <w:r w:rsidR="004C159A" w:rsidRPr="004C159A">
        <w:t xml:space="preserve"> </w:t>
      </w:r>
      <w:r w:rsidR="004C159A">
        <w:t>metric</w:t>
      </w:r>
      <w:r w:rsidRPr="004F1E7C">
        <w:t>. Aside from violations of its assumptions, its interpretation is also not actually that clear: technically, it is t</w:t>
      </w:r>
      <w:r w:rsidR="001B278F">
        <w:t xml:space="preserve">he </w:t>
      </w:r>
      <w:r w:rsidR="001B278F">
        <w:t>bootstrapped, bias-corrected</w:t>
      </w:r>
      <w:r w:rsidRPr="004F1E7C">
        <w:t xml:space="preserve"> difference between conditions</w:t>
      </w:r>
      <w:r w:rsidR="00263B10">
        <w:t>’ means</w:t>
      </w:r>
      <w:r w:rsidRPr="004F1E7C">
        <w:t xml:space="preserve"> as a proportion pooled deviation in those conditions. This is </w:t>
      </w:r>
      <w:r w:rsidR="001B278F">
        <w:t xml:space="preserve">usually </w:t>
      </w:r>
      <w:r w:rsidRPr="004F1E7C">
        <w:t>not that useful to a clinician or policy make</w:t>
      </w:r>
      <w:r w:rsidR="001B278F">
        <w:t>r.</w:t>
      </w:r>
    </w:p>
    <w:p w14:paraId="651AB2B8" w14:textId="34AAB928" w:rsidR="002F4AA2" w:rsidRDefault="001B278F" w:rsidP="00072BC9">
      <w:r>
        <w:t>In order to provide a standardized effect size metric that is both robust and interpretable, the SCED package also calculates</w:t>
      </w:r>
      <w:r w:rsidR="004F1E7C" w:rsidRPr="004F1E7C">
        <w:t xml:space="preserve"> Ruscio's A values </w:t>
      </w:r>
      <w:r w:rsidR="00864594">
        <w:fldChar w:fldCharType="begin"/>
      </w:r>
      <w:r w:rsidR="00864594">
        <w:instrText xml:space="preserve"> ADDIN ZOTERO_ITEM CSL_CITATION {"citationID":"MUWmrAlf","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864594">
        <w:fldChar w:fldCharType="separate"/>
      </w:r>
      <w:r w:rsidR="00864594">
        <w:rPr>
          <w:noProof/>
        </w:rPr>
        <w:t>(Ruscio, 2008)</w:t>
      </w:r>
      <w:r w:rsidR="00864594">
        <w:fldChar w:fldCharType="end"/>
      </w:r>
      <w:r w:rsidR="004F1E7C" w:rsidRPr="004F1E7C">
        <w:t xml:space="preserve">. Ruscio's A is </w:t>
      </w:r>
      <w:r>
        <w:t xml:space="preserve">currently </w:t>
      </w:r>
      <w:r w:rsidR="004F1E7C" w:rsidRPr="004F1E7C">
        <w:t xml:space="preserve">not that </w:t>
      </w:r>
      <w:r>
        <w:t xml:space="preserve">common </w:t>
      </w:r>
      <w:r w:rsidR="004F1E7C" w:rsidRPr="004F1E7C">
        <w:t xml:space="preserve">as a standardized effect size, but it probably should be. One trivial and unfortunate reason for </w:t>
      </w:r>
      <w:r>
        <w:t xml:space="preserve">its lack of popularity </w:t>
      </w:r>
      <w:r w:rsidR="004F1E7C" w:rsidRPr="004F1E7C">
        <w:t xml:space="preserve">is that although it </w:t>
      </w:r>
      <w:r>
        <w:t xml:space="preserve">has been </w:t>
      </w:r>
      <w:r w:rsidR="005D0E4C">
        <w:t xml:space="preserve">referred to </w:t>
      </w:r>
      <w:r>
        <w:t xml:space="preserve">using </w:t>
      </w:r>
      <w:r w:rsidR="004F1E7C" w:rsidRPr="004F1E7C">
        <w:t xml:space="preserve">different </w:t>
      </w:r>
      <w:r>
        <w:t>names</w:t>
      </w:r>
      <w:r w:rsidR="004F1E7C" w:rsidRPr="004F1E7C">
        <w:t xml:space="preserve"> </w:t>
      </w:r>
      <w:r>
        <w:t xml:space="preserve">by different authors, </w:t>
      </w:r>
      <w:r w:rsidR="004F1E7C" w:rsidRPr="004F1E7C">
        <w:t xml:space="preserve">masking its </w:t>
      </w:r>
      <w:r>
        <w:t xml:space="preserve">actual popularity. For example, it </w:t>
      </w:r>
      <w:r w:rsidR="005D0E4C">
        <w:t>and its slight variants</w:t>
      </w:r>
      <w:r>
        <w:t xml:space="preserve"> have been </w:t>
      </w:r>
      <w:r w:rsidR="005D0E4C">
        <w:t xml:space="preserve">called </w:t>
      </w:r>
      <w:r w:rsidR="004F1E7C" w:rsidRPr="004F1E7C">
        <w:t>the Common Language Effect Size</w:t>
      </w:r>
      <w:r>
        <w:t xml:space="preserve"> </w:t>
      </w:r>
      <w:r>
        <w:fldChar w:fldCharType="begin"/>
      </w:r>
      <w:r>
        <w:instrText xml:space="preserve"> ADDIN ZOTERO_ITEM CSL_CITATION {"citationID":"tqFEIQEL","properties":{"formattedCitation":"(McGraw &amp; Wong, 1992)","plainCitation":"(McGraw &amp; Wong, 1992)","noteIndex":0},"citationItems":[{"id":8546,"uris":["http://zotero.org/users/1687755/items/NNUXUXBQ"],"uri":["http://zotero.org/users/1687755/items/NNUXUXBQ"],"itemData":{"id":8546,"type":"article-journal","title":"A common language effect size statistic.","container-title":"Psychological bulletin","page":"361","volume":"111","issue":"2","author":[{"family":"McGraw","given":"Kenneth O"},{"family":"Wong","given":"SP"}],"issued":{"date-parts":[["1992"]]}}}],"schema":"https://github.com/citation-style-language/schema/raw/master/csl-citation.json"} </w:instrText>
      </w:r>
      <w:r>
        <w:fldChar w:fldCharType="separate"/>
      </w:r>
      <w:r>
        <w:rPr>
          <w:noProof/>
        </w:rPr>
        <w:t>(McGraw &amp; Wong, 1992)</w:t>
      </w:r>
      <w:r>
        <w:fldChar w:fldCharType="end"/>
      </w:r>
      <w:r w:rsidR="004F1E7C" w:rsidRPr="004F1E7C">
        <w:t>, the Probability of Superiority</w:t>
      </w:r>
      <w:r>
        <w:t xml:space="preserve"> </w:t>
      </w:r>
      <w:r>
        <w:fldChar w:fldCharType="begin"/>
      </w:r>
      <w:r>
        <w:instrText xml:space="preserve"> ADDIN ZOTERO_ITEM CSL_CITATION {"citationID":"amzfGCRE","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fldChar w:fldCharType="separate"/>
      </w:r>
      <w:r>
        <w:rPr>
          <w:noProof/>
        </w:rPr>
        <w:t>(Ruscio &amp; Mullen, 2012)</w:t>
      </w:r>
      <w:r>
        <w:fldChar w:fldCharType="end"/>
      </w:r>
      <w:r w:rsidR="004F1E7C" w:rsidRPr="004F1E7C">
        <w:t>, the Area Under the Receiver Operating Characteristic Curve</w:t>
      </w:r>
      <w:r>
        <w:t xml:space="preserve"> </w:t>
      </w:r>
      <w:r>
        <w:fldChar w:fldCharType="begin"/>
      </w:r>
      <w:r>
        <w:instrText xml:space="preserve"> ADDIN ZOTERO_ITEM CSL_CITATION {"citationID":"LOBdPidH","properties":{"formattedCitation":"(when the DV is binary: Egan, 1975)","plainCitation":"(when the DV is binary: Egan, 1975)","noteIndex":0},"citationItems":[{"id":11777,"uris":["http://zotero.org/users/1687755/items/F2WZ9D23"],"uri":["http://zotero.org/users/1687755/items/F2WZ9D23"],"itemData":{"id":11777,"type":"book","title":"Signal Detection Theory and ROC Analysis Academic Press Series in Cognition and Perception","publisher":"London, UK: Academic Press","author":[{"family":"Egan","given":"James P"}],"issued":{"date-parts":[["1975"]]}},"prefix":"when the DV is binary: "}],"schema":"https://github.com/citation-style-language/schema/raw/master/csl-citation.json"} </w:instrText>
      </w:r>
      <w:r>
        <w:fldChar w:fldCharType="separate"/>
      </w:r>
      <w:r>
        <w:rPr>
          <w:noProof/>
        </w:rPr>
        <w:t>(when the DV is binary: Egan, 1975)</w:t>
      </w:r>
      <w:r>
        <w:fldChar w:fldCharType="end"/>
      </w:r>
      <w:r w:rsidR="004F1E7C" w:rsidRPr="004F1E7C">
        <w:t xml:space="preserve">, the Probabilistic Index </w:t>
      </w:r>
      <w:r>
        <w:fldChar w:fldCharType="begin"/>
      </w:r>
      <w:r>
        <w:instrText xml:space="preserve"> ADDIN ZOTERO_ITEM CSL_CITATION {"citationID":"ty6BFPSC","properties":{"formattedCitation":"(Acion, Peterson, Temple, &amp; Arndt, 2006; Thas, De Neve, Clement, &amp; Ottoy, 2012)","plainCitation":"(Acion, Peterson, Temple, &amp; Arndt, 2006; Thas, De Neve, Clement, &amp; Ottoy, 2012)","noteIndex":0},"citationItems":[{"id":2619,"uris":["http://zotero.org/users/1687755/items/MWJ3CCQI"],"uri":["http://zotero.org/users/1687755/items/MWJ3CCQI"],"itemData":{"id":2619,"type":"article-journal","title":"Probabilistic index: an intuitive non-parametric approach to measuring the size of treatment effects","container-title":"Statistics in Medicine","page":"591-602","volume":"25","issue":"4","source":"Wiley Online Library","abstract":"Effect sizes (ES) tell the magnitude of the difference between treatments and, ideally, should tell clinicians how likely their patients will benefit from the treatment. Currently used ES are expressed in statistical rather than in clinically useful terms and may not give clinicians the appropriate information. We restrict our discussion to studies with two groups: one with n patients receiving a new treatment and the other with m patients receiving the usual or no treatment. The standardized mean difference (e.g. Cohen's d) is a well-known index for continuous outcomes. There is some intuitive value to d, but measuring improvement in standard deviations (SD) is a statistical concept that may not help a clinician. How much improvement is a half SD? A more intuitive and simple-to-calculate ES is the probability that the response of a patient given the new treatment (X) is better than the one for a randomly chosen patient given the old or no treatment (Y) (i.e. P(X &gt; Y), larger values meaning better outcomes). This probability has an immediate identity with the area under the curve (AUC) measure in procedures for receiver operator characteristic (ROC) curve comparing responses to two treatments. It also can be easily calculated from the Mann–Whitney U, Wilcoxon, or Kendall τ statistics. We describe the characteristics of an ideal ES. We propose P(X &gt; Y) as an alternative index, summarize its correspondence with well-known non-parametric statistics, compare it to the standardized mean difference index, and illustrate with clinical data. Copyright © 2005 John Wiley &amp; Sons, Ltd.","DOI":"10.1002/sim.2256","ISSN":"1097-0258","shortTitle":"Probabilistic index","journalAbbreviation":"Statist. Med.","language":"en","author":[{"family":"Acion","given":"Laura"},{"family":"Peterson","given":"John J."},{"family":"Temple","given":"Scott"},{"family":"Arndt","given":"Stephan"}],"issued":{"date-parts":[["2006",2,28]]}}},{"id":4738,"uris":["http://zotero.org/users/1687755/items/SNEBR8IM"],"uri":["http://zotero.org/users/1687755/items/SNEBR8IM"],"itemData":{"id":4738,"type":"article-journal","title":"Probabilistic index models","container-title":"Journal of the Royal Statistical Society: Series B (Statistical Methodology)","page":"623-671","volume":"74","issue":"4","source":"Wiley Online Library","abstract":"Summary.  We present a semiparametric statistical model for the probabilistic index which can be defined as P(YY*), where Y and Y* are independent random response variables associated with covariate patterns X and X* respectively. A link function defines the relationship between the probabilistic index and a linear predictor. Asymptotic normality of the estimators and consistency of the covariance matrix estimator are established through semiparametric theory. The model is illustrated with several examples, and the estimation theory is validated in a simulation study.","DOI":"10.1111/j.1467-9868.2011.01020.x","ISSN":"1467-9868","language":"en","author":[{"family":"Thas","given":"Olivier"},{"family":"De Neve","given":"Jan"},{"family":"Clement","given":"Lieven"},{"family":"Ottoy","given":"Jean-Pierre"}],"issued":{"date-parts":[["2012",9,1]]}}}],"schema":"https://github.com/citation-style-language/schema/raw/master/csl-citation.json"} </w:instrText>
      </w:r>
      <w:r>
        <w:fldChar w:fldCharType="separate"/>
      </w:r>
      <w:r>
        <w:rPr>
          <w:noProof/>
        </w:rPr>
        <w:t>(Acion, Peterson, Temple, &amp; Arndt, 2006; Thas, De Neve, Clement, &amp; Ottoy, 2012)</w:t>
      </w:r>
      <w:r>
        <w:fldChar w:fldCharType="end"/>
      </w:r>
      <w:r w:rsidR="004F1E7C" w:rsidRPr="004F1E7C">
        <w:t xml:space="preserve">, </w:t>
      </w:r>
      <w:r>
        <w:t xml:space="preserve">Non-overlap All Pairs </w:t>
      </w:r>
      <w:r w:rsidR="00202C10">
        <w:fldChar w:fldCharType="begin"/>
      </w:r>
      <w:r w:rsidR="00202C10">
        <w:instrText xml:space="preserve"> ADDIN ZOTERO_ITEM CSL_CITATION {"citationID":"kXtcSGWq","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202C10">
        <w:fldChar w:fldCharType="separate"/>
      </w:r>
      <w:r w:rsidR="00202C10">
        <w:rPr>
          <w:noProof/>
        </w:rPr>
        <w:t>(Parker &amp; Vannest, 2009)</w:t>
      </w:r>
      <w:r w:rsidR="00202C10">
        <w:fldChar w:fldCharType="end"/>
      </w:r>
      <w:r w:rsidR="00202C10">
        <w:t xml:space="preserve">, the Dominance Statistic, </w:t>
      </w:r>
      <w:r w:rsidR="00202C10" w:rsidRPr="00202C10">
        <w:t>Mann-Whitney</w:t>
      </w:r>
      <w:r w:rsidR="00187857">
        <w:t>’</w:t>
      </w:r>
      <w:r w:rsidR="00202C10" w:rsidRPr="00202C10">
        <w:t>s U</w:t>
      </w:r>
      <w:r w:rsidR="00202C10">
        <w:t>, and others</w:t>
      </w:r>
      <w:r w:rsidR="004F1E7C" w:rsidRPr="004F1E7C">
        <w:t xml:space="preserve">. </w:t>
      </w:r>
      <w:r w:rsidR="004C4929">
        <w:t>Researchers should feel free to use whatever label for this statistic they see fit: I am in the habit of referring to it as Ruscio</w:t>
      </w:r>
      <w:r w:rsidR="0097279C">
        <w:t>’</w:t>
      </w:r>
      <w:r w:rsidR="004C4929">
        <w:t>s A, but the Probability of Superiority is also a good descriptive label.</w:t>
      </w:r>
      <w:r w:rsidR="007758F1">
        <w:t xml:space="preserve"> Annotation in results sections could be A for Ruscio’s A or P(</w:t>
      </w:r>
      <w:r w:rsidR="006D5BB0">
        <w:t>A&lt;B</w:t>
      </w:r>
      <w:r w:rsidR="007758F1">
        <w:t>) for the probability of superiority</w:t>
      </w:r>
      <w:r w:rsidR="006D5BB0">
        <w:t xml:space="preserve"> (of B over A)</w:t>
      </w:r>
      <w:r w:rsidR="007758F1">
        <w:t>.</w:t>
      </w:r>
      <w:r w:rsidR="004C4929">
        <w:t xml:space="preserve"> </w:t>
      </w:r>
    </w:p>
    <w:p w14:paraId="125D3C08" w14:textId="4C472EA9" w:rsidR="00D30BB1" w:rsidRDefault="004C4929" w:rsidP="00072BC9">
      <w:r>
        <w:t xml:space="preserve">Ruscio’s A </w:t>
      </w:r>
      <w:r w:rsidR="004F1E7C" w:rsidRPr="004F1E7C">
        <w:t xml:space="preserve">is </w:t>
      </w:r>
      <w:r>
        <w:t xml:space="preserve">fully </w:t>
      </w:r>
      <w:r w:rsidR="004F1E7C" w:rsidRPr="004F1E7C">
        <w:t xml:space="preserve">non-parametric and treats the </w:t>
      </w:r>
      <w:r>
        <w:t xml:space="preserve">DV </w:t>
      </w:r>
      <w:r w:rsidR="004F1E7C" w:rsidRPr="004F1E7C">
        <w:t>data as ordinal rather than continuous. Its definition, and indeed its c</w:t>
      </w:r>
      <w:r w:rsidR="007758F1">
        <w:t>alculation via permutation, is “</w:t>
      </w:r>
      <w:r w:rsidR="004F1E7C" w:rsidRPr="004F1E7C">
        <w:t>the probability that a randomly chosen data point in condition B is larger than a randomly chosen data point in condition A</w:t>
      </w:r>
      <w:r w:rsidR="007758F1">
        <w:t>”</w:t>
      </w:r>
      <w:r>
        <w:t xml:space="preserve">. </w:t>
      </w:r>
      <w:r w:rsidR="00A2148E">
        <w:t>M</w:t>
      </w:r>
      <w:r w:rsidR="00A2148E" w:rsidRPr="004F1E7C">
        <w:t xml:space="preserve">ore loosely, </w:t>
      </w:r>
      <w:r w:rsidR="00A2148E">
        <w:t xml:space="preserve">this is </w:t>
      </w:r>
      <w:r w:rsidR="00A2148E" w:rsidRPr="004F1E7C">
        <w:t xml:space="preserve">the probability that </w:t>
      </w:r>
      <w:r w:rsidR="00A2148E">
        <w:t>an organism is likely to produce better scores after an intervention than before</w:t>
      </w:r>
      <w:r w:rsidR="00A2148E" w:rsidRPr="004F1E7C">
        <w:t>. Due to a combination of its high robustness and its ease of interpretation even for non-experts, Ruscio's A is an excellent standardized effect size</w:t>
      </w:r>
      <w:r w:rsidR="00A2148E">
        <w:t xml:space="preserve"> for SCED research </w:t>
      </w:r>
      <w:r w:rsidR="00A2148E">
        <w:fldChar w:fldCharType="begin"/>
      </w:r>
      <w:r w:rsidR="00A2148E">
        <w:instrText xml:space="preserve"> ADDIN ZOTERO_ITEM CSL_CITATION {"citationID":"bWGYErld","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A2148E">
        <w:fldChar w:fldCharType="separate"/>
      </w:r>
      <w:r w:rsidR="00A2148E">
        <w:rPr>
          <w:noProof/>
        </w:rPr>
        <w:t>(Parker &amp; Vannest, 2009)</w:t>
      </w:r>
      <w:r w:rsidR="00A2148E">
        <w:fldChar w:fldCharType="end"/>
      </w:r>
      <w:r w:rsidR="00A2148E" w:rsidRPr="004F1E7C">
        <w:t xml:space="preserve">. </w:t>
      </w:r>
      <w:r w:rsidR="00A2148E">
        <w:t>It</w:t>
      </w:r>
      <w:r w:rsidR="00D30BB1">
        <w:t xml:space="preserve"> is calculated </w:t>
      </w:r>
      <w:r w:rsidR="00A2148E">
        <w:t xml:space="preserve">by literally following its definition: </w:t>
      </w:r>
      <w:r w:rsidR="00D30BB1">
        <w:t xml:space="preserve">by </w:t>
      </w:r>
      <w:r w:rsidR="00A2148E">
        <w:t xml:space="preserve">a </w:t>
      </w:r>
      <w:r w:rsidR="00D30BB1">
        <w:t xml:space="preserve">brute force </w:t>
      </w:r>
      <w:r w:rsidR="00A2148E">
        <w:t>comparison</w:t>
      </w:r>
      <w:r w:rsidR="00D30BB1">
        <w:t xml:space="preserve"> </w:t>
      </w:r>
      <w:r w:rsidR="00A2148E">
        <w:t xml:space="preserve">of whether </w:t>
      </w:r>
      <w:r w:rsidR="00D30BB1">
        <w:t xml:space="preserve">each data point in </w:t>
      </w:r>
      <w:r w:rsidR="00D30BB1">
        <w:lastRenderedPageBreak/>
        <w:t xml:space="preserve">condition is superior to each data point in condition </w:t>
      </w:r>
      <w:proofErr w:type="gramStart"/>
      <w:r w:rsidR="00D30BB1">
        <w:t>A, and</w:t>
      </w:r>
      <w:proofErr w:type="gramEnd"/>
      <w:r w:rsidR="00D30BB1">
        <w:t xml:space="preserve"> then calculating the percentage of all cases in which it is superior. </w:t>
      </w:r>
      <w:r w:rsidR="00A2148E">
        <w:t xml:space="preserve">Ruscio’s A is therefore an effect size closely related to the </w:t>
      </w:r>
      <w:r w:rsidR="00A2148E" w:rsidRPr="00A2148E">
        <w:t xml:space="preserve">Wilcoxon matched-pairs </w:t>
      </w:r>
      <w:r w:rsidR="00A2148E">
        <w:t xml:space="preserve">hypothesis </w:t>
      </w:r>
      <w:r w:rsidR="00A2148E" w:rsidRPr="00A2148E">
        <w:t>test</w:t>
      </w:r>
      <w:r w:rsidR="00A2148E">
        <w:t xml:space="preserve">. </w:t>
      </w:r>
      <w:r w:rsidR="00D30BB1">
        <w:t xml:space="preserve">BCA bootstrapping is </w:t>
      </w:r>
      <w:r w:rsidR="00A2148E">
        <w:t xml:space="preserve">then </w:t>
      </w:r>
      <w:r w:rsidR="00D30BB1">
        <w:t xml:space="preserve">used to calculate </w:t>
      </w:r>
      <w:r w:rsidR="00D30BB1" w:rsidRPr="004F1E7C">
        <w:t>95% confidence intervals</w:t>
      </w:r>
      <w:r w:rsidR="00D30BB1">
        <w:t xml:space="preserve"> on A </w:t>
      </w:r>
      <w:r w:rsidR="00D30BB1">
        <w:fldChar w:fldCharType="begin"/>
      </w:r>
      <w:r w:rsidR="00D30BB1">
        <w:instrText xml:space="preserve"> ADDIN ZOTERO_ITEM CSL_CITATION {"citationID":"gJIJBaaB","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D30BB1">
        <w:fldChar w:fldCharType="separate"/>
      </w:r>
      <w:r w:rsidR="00D30BB1">
        <w:rPr>
          <w:noProof/>
        </w:rPr>
        <w:t>(Ruscio &amp; Mullen, 2012)</w:t>
      </w:r>
      <w:r w:rsidR="00D30BB1">
        <w:fldChar w:fldCharType="end"/>
      </w:r>
      <w:r w:rsidR="00D30BB1" w:rsidRPr="004F1E7C">
        <w:t>.</w:t>
      </w:r>
    </w:p>
    <w:p w14:paraId="64F9EC49" w14:textId="66982A89" w:rsidR="002F4AA2" w:rsidRDefault="006E574D" w:rsidP="00072BC9">
      <w:r>
        <w:t xml:space="preserve">It is useful to directly compare Ruscio’s A to one </w:t>
      </w:r>
      <w:proofErr w:type="gramStart"/>
      <w:r>
        <w:t>particular SCED</w:t>
      </w:r>
      <w:proofErr w:type="gramEnd"/>
      <w:r>
        <w:t xml:space="preserve"> effect size metric: the Percent of Nonoverlapping Difference (PND; see </w:t>
      </w:r>
      <w:r w:rsidRPr="0097279C">
        <w:rPr>
          <w:highlight w:val="yellow"/>
        </w:rPr>
        <w:t>REF</w:t>
      </w:r>
      <w:r w:rsidRPr="0097279C">
        <w:t xml:space="preserve"> </w:t>
      </w:r>
      <w:r>
        <w:t xml:space="preserve">for comparison of multiple different effect size metrics). PND is commonly used, computationally </w:t>
      </w:r>
      <w:proofErr w:type="gramStart"/>
      <w:r>
        <w:t>similar to</w:t>
      </w:r>
      <w:proofErr w:type="gramEnd"/>
      <w:r>
        <w:t xml:space="preserve"> Ruscio’s A, and yet less robust that it. Specifically, PND counts the number of data points in condition B that are greater than the highest data point in condition A. This makes PND simple to calculate from a simple plot of the data. However, as such, it is highly sensitive to a single data point: the degree to which the highest data point in condition A is an outlier will influence the PND for that participant. Ruscio’s A increases robustness by making comparisons between all data points in both conditions; effectively calculating a PND first for the highest data point in A, then for the second highest, and so on until a total probability of superiority value can be calculated. </w:t>
      </w:r>
    </w:p>
    <w:p w14:paraId="12AC96D5" w14:textId="101CF2F7" w:rsidR="004C4929" w:rsidRDefault="004F1E7C" w:rsidP="00072BC9">
      <w:r w:rsidRPr="004F1E7C">
        <w:t xml:space="preserve">Its one drawback </w:t>
      </w:r>
      <w:r w:rsidR="00F12B23">
        <w:t>of Rucsio’s A</w:t>
      </w:r>
      <w:r w:rsidRPr="004F1E7C">
        <w:t xml:space="preserve"> that it suffers from a ceiling effect: if all data points in time point B are higher than time point A (i.e., </w:t>
      </w:r>
      <w:r w:rsidR="005D0E4C">
        <w:t xml:space="preserve">Ruscio’s </w:t>
      </w:r>
      <w:r w:rsidR="004C4929">
        <w:t>A</w:t>
      </w:r>
      <w:r w:rsidRPr="004F1E7C">
        <w:t xml:space="preserve"> = 1.0), it is not possible to distinguish between a very large effect size and </w:t>
      </w:r>
      <w:proofErr w:type="gramStart"/>
      <w:r w:rsidRPr="004F1E7C">
        <w:t>a</w:t>
      </w:r>
      <w:proofErr w:type="gramEnd"/>
      <w:r w:rsidRPr="004F1E7C">
        <w:t xml:space="preserve"> extremely large one. This is overcome by also reporting the median difference. </w:t>
      </w:r>
      <w:r w:rsidR="00D30BB1">
        <w:t xml:space="preserve">By using both the standardized and unstandardized effects sizes, the reader is given a rounded picture of the effect size. For example, an article might conclude that for a given participant </w:t>
      </w:r>
      <w:r w:rsidR="005D0E4C">
        <w:t xml:space="preserve">“scores showed large increases after the intervention, </w:t>
      </w:r>
      <w:r w:rsidR="006D5BB0">
        <w:t>P(A&lt;B)</w:t>
      </w:r>
      <w:r w:rsidR="005D0E4C">
        <w:t xml:space="preserve"> = 1.0</w:t>
      </w:r>
      <w:r w:rsidR="00D30BB1">
        <w:t>0</w:t>
      </w:r>
      <w:r w:rsidR="005D0E4C">
        <w:t xml:space="preserve">, </w:t>
      </w:r>
      <w:r w:rsidR="00D30BB1">
        <w:t xml:space="preserve">95% CI [0.92, 1.00], </w:t>
      </w:r>
      <w:r w:rsidR="005D0E4C">
        <w:t>Mdn</w:t>
      </w:r>
      <w:r w:rsidR="00D30BB1">
        <w:t xml:space="preserve"> difference = 4.5</w:t>
      </w:r>
      <w:r w:rsidRPr="004F1E7C">
        <w:t>.</w:t>
      </w:r>
      <w:r w:rsidR="00D30BB1">
        <w:t>”</w:t>
      </w:r>
      <w:r w:rsidRPr="004F1E7C">
        <w:t xml:space="preserve"> </w:t>
      </w:r>
    </w:p>
    <w:p w14:paraId="00A8E5AB" w14:textId="6C05701E" w:rsidR="004F1E7C" w:rsidRPr="004F1E7C" w:rsidRDefault="004F1E7C" w:rsidP="00072BC9">
      <w:r w:rsidRPr="004F1E7C">
        <w:t xml:space="preserve">Notionally, the confidence intervals on Ruscio's A could </w:t>
      </w:r>
      <w:r w:rsidR="00511AB2">
        <w:t xml:space="preserve">also </w:t>
      </w:r>
      <w:r w:rsidRPr="004F1E7C">
        <w:t xml:space="preserve">be employed for decision making purposes rather than permuted </w:t>
      </w:r>
      <w:r w:rsidRPr="00511AB2">
        <w:rPr>
          <w:i/>
        </w:rPr>
        <w:t>p</w:t>
      </w:r>
      <w:r w:rsidRPr="004F1E7C">
        <w:t xml:space="preserve"> values</w:t>
      </w:r>
      <w:r w:rsidR="00511AB2">
        <w:t>, as they represent the confidence bounds of differences between the conditions</w:t>
      </w:r>
      <w:r w:rsidRPr="004F1E7C">
        <w:t xml:space="preserve">. </w:t>
      </w:r>
      <w:r w:rsidR="00511AB2">
        <w:t xml:space="preserve">Of course, as mentioned above, this analytic choice </w:t>
      </w:r>
      <w:r w:rsidRPr="004F1E7C">
        <w:t xml:space="preserve">should be </w:t>
      </w:r>
      <w:r w:rsidR="00511AB2">
        <w:t>made</w:t>
      </w:r>
      <w:r w:rsidRPr="004F1E7C">
        <w:t xml:space="preserve"> before data collection (e.g., in your study's preregistration) </w:t>
      </w:r>
      <w:proofErr w:type="gramStart"/>
      <w:r w:rsidRPr="004F1E7C">
        <w:t>in order to</w:t>
      </w:r>
      <w:proofErr w:type="gramEnd"/>
      <w:r w:rsidRPr="004F1E7C">
        <w:t xml:space="preserve"> limit </w:t>
      </w:r>
      <w:r w:rsidR="009652BB">
        <w:t xml:space="preserve">researchers' degrees of freedom. </w:t>
      </w:r>
      <w:r w:rsidR="00A2148E">
        <w:t xml:space="preserve">Ruscio’s </w:t>
      </w:r>
      <w:r w:rsidR="009652BB">
        <w:t xml:space="preserve">A’s CIs will not always agree with permuted </w:t>
      </w:r>
      <w:r w:rsidR="009652BB" w:rsidRPr="009652BB">
        <w:rPr>
          <w:i/>
        </w:rPr>
        <w:t>p</w:t>
      </w:r>
      <w:r w:rsidR="009652BB">
        <w:rPr>
          <w:i/>
        </w:rPr>
        <w:t xml:space="preserve">, </w:t>
      </w:r>
      <w:r w:rsidR="009652BB" w:rsidRPr="009652BB">
        <w:t>particularly</w:t>
      </w:r>
      <w:r w:rsidRPr="004F1E7C">
        <w:t xml:space="preserve"> when the number of data points is very low in one or both conditions. </w:t>
      </w:r>
    </w:p>
    <w:p w14:paraId="2F72A504" w14:textId="2D3FB925" w:rsidR="006A3F9E" w:rsidRDefault="00B36317" w:rsidP="00072BC9">
      <w:r>
        <w:rPr>
          <w:b/>
        </w:rPr>
        <w:t>Meta-analysis</w:t>
      </w:r>
      <w:r w:rsidR="00A2148E">
        <w:rPr>
          <w:b/>
        </w:rPr>
        <w:t xml:space="preserve"> of effect sizes</w:t>
      </w:r>
      <w:r w:rsidR="006434AD">
        <w:rPr>
          <w:b/>
        </w:rPr>
        <w:t xml:space="preserve">. </w:t>
      </w:r>
      <w:r w:rsidR="004F1E7C" w:rsidRPr="004F1E7C">
        <w:t xml:space="preserve">The above provide </w:t>
      </w:r>
      <w:r w:rsidR="00B12DB1">
        <w:t xml:space="preserve">robust </w:t>
      </w:r>
      <w:r w:rsidR="004F1E7C" w:rsidRPr="004F1E7C">
        <w:t>h</w:t>
      </w:r>
      <w:r w:rsidR="00B12DB1">
        <w:t xml:space="preserve">ypothesis test and effect size methods </w:t>
      </w:r>
      <w:r w:rsidR="004F1E7C" w:rsidRPr="004F1E7C">
        <w:t xml:space="preserve">for individual participants in a SCED study. In order to pool results across participants, the SCED package also allows for </w:t>
      </w:r>
      <w:r w:rsidR="00F91EA3">
        <w:t xml:space="preserve">the </w:t>
      </w:r>
      <w:r>
        <w:t>meta-analysis</w:t>
      </w:r>
      <w:r w:rsidR="00F91EA3">
        <w:t xml:space="preserve"> of </w:t>
      </w:r>
      <w:r w:rsidR="004F1E7C" w:rsidRPr="004F1E7C">
        <w:t xml:space="preserve">Ruscio's A </w:t>
      </w:r>
      <w:r w:rsidR="00D7777A">
        <w:t xml:space="preserve">and Hedges’ </w:t>
      </w:r>
      <w:r w:rsidR="00D7777A" w:rsidRPr="00D7777A">
        <w:rPr>
          <w:i/>
        </w:rPr>
        <w:t>g</w:t>
      </w:r>
      <w:r w:rsidR="00D7777A">
        <w:t xml:space="preserve"> </w:t>
      </w:r>
      <w:r w:rsidR="004F1E7C" w:rsidRPr="004F1E7C">
        <w:t>effect sizes</w:t>
      </w:r>
      <w:r w:rsidR="00906B3A">
        <w:t xml:space="preserve"> using </w:t>
      </w:r>
      <w:r w:rsidR="00906B3A" w:rsidRPr="00305CBE">
        <w:t>the metafo</w:t>
      </w:r>
      <w:r w:rsidR="00906B3A">
        <w:t xml:space="preserve">r R package </w:t>
      </w:r>
      <w:r w:rsidR="00906B3A">
        <w:fldChar w:fldCharType="begin"/>
      </w:r>
      <w:r w:rsidR="00906B3A">
        <w:instrText xml:space="preserve"> ADDIN ZOTERO_ITEM CSL_CITATION {"citationID":"mgTfTVlA","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906B3A">
        <w:rPr>
          <w:rFonts w:ascii="Myriad Pro Semibold It" w:hAnsi="Myriad Pro Semibold It" w:cs="Myriad Pro Semibold It"/>
        </w:rPr>
        <w:instrText>ﬀ</w:instrText>
      </w:r>
      <w:r w:rsidR="00906B3A">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906B3A">
        <w:rPr>
          <w:rFonts w:ascii="Cambria" w:hAnsi="Cambria" w:cs="Cambria"/>
        </w:rPr>
        <w:instrText>×</w:instrText>
      </w:r>
      <w:r w:rsidR="00906B3A">
        <w:instrText xml:space="preserve">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906B3A">
        <w:fldChar w:fldCharType="separate"/>
      </w:r>
      <w:r w:rsidR="00906B3A">
        <w:rPr>
          <w:noProof/>
        </w:rPr>
        <w:t>(Viechtbauer, 2010)</w:t>
      </w:r>
      <w:r w:rsidR="00906B3A">
        <w:fldChar w:fldCharType="end"/>
      </w:r>
      <w:r w:rsidR="00A844DC">
        <w:t>, plus one unstandardized effect size</w:t>
      </w:r>
      <w:r w:rsidR="00906B3A">
        <w:t>.</w:t>
      </w:r>
      <w:r w:rsidR="004F1E7C" w:rsidRPr="004F1E7C">
        <w:t xml:space="preserve"> </w:t>
      </w:r>
      <w:r w:rsidR="00D8754E">
        <w:t>T</w:t>
      </w:r>
      <w:r w:rsidR="00F91EA3">
        <w:t xml:space="preserve">he </w:t>
      </w:r>
      <w:r>
        <w:t>meta-analysis</w:t>
      </w:r>
      <w:r w:rsidR="00F91EA3">
        <w:t xml:space="preserve"> of probability such values is still a matter of debate</w:t>
      </w:r>
      <w:r w:rsidR="00D8754E">
        <w:t xml:space="preserve">, and as such the </w:t>
      </w:r>
      <w:r w:rsidR="00F91EA3">
        <w:t xml:space="preserve">SCED package </w:t>
      </w:r>
      <w:r w:rsidR="00D8754E">
        <w:t xml:space="preserve">opts to employ </w:t>
      </w:r>
      <w:r w:rsidR="004950F3">
        <w:t xml:space="preserve">random effect model </w:t>
      </w:r>
      <w:r w:rsidR="00906B3A">
        <w:t>using</w:t>
      </w:r>
      <w:r w:rsidR="004950F3">
        <w:t xml:space="preserve"> </w:t>
      </w:r>
      <w:r w:rsidR="00906B3A">
        <w:t>the Maximum L</w:t>
      </w:r>
      <w:r w:rsidR="00906B3A" w:rsidRPr="00305CBE">
        <w:t xml:space="preserve">ikelihood estimator </w:t>
      </w:r>
      <w:r w:rsidR="00906B3A">
        <w:t xml:space="preserve">function </w:t>
      </w:r>
      <w:r w:rsidR="00D8754E">
        <w:t xml:space="preserve">over </w:t>
      </w:r>
      <w:r w:rsidR="004950F3">
        <w:t xml:space="preserve">possible </w:t>
      </w:r>
      <w:r w:rsidR="00D8754E">
        <w:t xml:space="preserve">alternative methods (e.g., </w:t>
      </w:r>
      <w:r w:rsidR="004950F3">
        <w:t xml:space="preserve">the </w:t>
      </w:r>
      <w:r w:rsidR="00D8754E">
        <w:t xml:space="preserve">conversion </w:t>
      </w:r>
      <w:r w:rsidR="004950F3">
        <w:t xml:space="preserve">of probabilities </w:t>
      </w:r>
      <w:r w:rsidR="00D8754E">
        <w:t xml:space="preserve">to </w:t>
      </w:r>
      <w:r w:rsidR="00B15F62">
        <w:t xml:space="preserve">logits </w:t>
      </w:r>
      <w:r w:rsidR="00D8754E">
        <w:t>is problematic due to the plausible presence of values of 1.0). That is, although Ruscio’s A for each participant is fully non-parametric, f</w:t>
      </w:r>
      <w:r w:rsidR="00D7777A">
        <w:t xml:space="preserve">or ease of </w:t>
      </w:r>
      <w:r>
        <w:t>meta-analysis</w:t>
      </w:r>
      <w:r w:rsidR="00D8754E">
        <w:t>,</w:t>
      </w:r>
      <w:r w:rsidR="00D7777A">
        <w:t xml:space="preserve"> the underlying effect </w:t>
      </w:r>
      <w:r w:rsidR="00D8754E">
        <w:t xml:space="preserve">is assumed to </w:t>
      </w:r>
      <w:r w:rsidR="00D7777A">
        <w:t>varies normally between participants</w:t>
      </w:r>
      <w:r w:rsidR="00D8754E">
        <w:t>.</w:t>
      </w:r>
      <w:r w:rsidR="00D7777A">
        <w:t xml:space="preserve"> </w:t>
      </w:r>
      <w:r w:rsidR="004950F3">
        <w:t xml:space="preserve">The results of the random effect </w:t>
      </w:r>
      <w:r>
        <w:t>meta-analysis</w:t>
      </w:r>
      <w:r w:rsidR="004950F3">
        <w:t xml:space="preserve"> provides both </w:t>
      </w:r>
      <w:r w:rsidR="004F1E7C" w:rsidRPr="004F1E7C">
        <w:t xml:space="preserve">95% confidence intervals </w:t>
      </w:r>
      <w:r w:rsidR="004950F3">
        <w:t xml:space="preserve">on the meta effect size </w:t>
      </w:r>
      <w:r w:rsidR="004F1E7C" w:rsidRPr="004F1E7C">
        <w:t xml:space="preserve">(i.e., estimates of the </w:t>
      </w:r>
      <w:r w:rsidR="003C396A">
        <w:t>true population effect size) and 95% credibility</w:t>
      </w:r>
      <w:r w:rsidR="004F1E7C" w:rsidRPr="004F1E7C">
        <w:t xml:space="preserve"> intervals (i.e., </w:t>
      </w:r>
      <w:r w:rsidR="003C396A">
        <w:t xml:space="preserve">the range of effect sizes </w:t>
      </w:r>
      <w:r w:rsidR="004F1E7C" w:rsidRPr="004F1E7C">
        <w:t xml:space="preserve">likely to be observed </w:t>
      </w:r>
      <w:r w:rsidR="003C396A">
        <w:t>in future participants</w:t>
      </w:r>
      <w:r w:rsidR="004950F3">
        <w:t xml:space="preserve"> </w:t>
      </w:r>
      <w:proofErr w:type="gramStart"/>
      <w:r w:rsidR="00906B3A">
        <w:t>on the basis of</w:t>
      </w:r>
      <w:proofErr w:type="gramEnd"/>
      <w:r w:rsidR="00906B3A">
        <w:t xml:space="preserve"> combining the CI with the observed </w:t>
      </w:r>
      <w:r w:rsidR="00AB3F82">
        <w:t>heterogeneity</w:t>
      </w:r>
      <w:r w:rsidR="00906B3A" w:rsidRPr="00906B3A">
        <w:t xml:space="preserve"> in this effect size </w:t>
      </w:r>
      <w:r w:rsidR="00906B3A">
        <w:t>between participants</w:t>
      </w:r>
      <w:r w:rsidR="00906B3A" w:rsidRPr="00906B3A">
        <w:t>)</w:t>
      </w:r>
      <w:r w:rsidR="004F1E7C" w:rsidRPr="004F1E7C">
        <w:t xml:space="preserve">. </w:t>
      </w:r>
    </w:p>
    <w:p w14:paraId="02B4AF73" w14:textId="5027EEA5" w:rsidR="006A3F9E" w:rsidRPr="004F1E7C" w:rsidRDefault="006A3F9E" w:rsidP="00072BC9">
      <w:r>
        <w:t xml:space="preserve">Effect sizes for each participant, along with the </w:t>
      </w:r>
      <w:r w:rsidR="00BE341D">
        <w:t>meta-anal</w:t>
      </w:r>
      <w:r>
        <w:t xml:space="preserve">yzed effect and both </w:t>
      </w:r>
      <w:proofErr w:type="gramStart"/>
      <w:r>
        <w:t>it</w:t>
      </w:r>
      <w:proofErr w:type="gramEnd"/>
      <w:r>
        <w:t xml:space="preserve"> confidence and credibility intervals are presented in </w:t>
      </w:r>
      <w:r w:rsidRPr="004F1E7C">
        <w:t xml:space="preserve">a forest plot. </w:t>
      </w:r>
      <w:r>
        <w:t xml:space="preserve">Importantly, this forest plot employs asymmetric confidence intervals </w:t>
      </w:r>
      <w:proofErr w:type="gramStart"/>
      <w:r>
        <w:t>in order to</w:t>
      </w:r>
      <w:proofErr w:type="gramEnd"/>
      <w:r>
        <w:t xml:space="preserve"> correctly represent the confidence in estimated probabilities (i.e., Ruscio’s A). </w:t>
      </w:r>
    </w:p>
    <w:p w14:paraId="6C93F1EB" w14:textId="176FE7CF" w:rsidR="006A3F9E" w:rsidRDefault="006A3F9E" w:rsidP="00072BC9">
      <w:r>
        <w:t xml:space="preserve">One unstandardized effect size is also produced by the package </w:t>
      </w:r>
      <w:proofErr w:type="gramStart"/>
      <w:r>
        <w:t>in order to</w:t>
      </w:r>
      <w:proofErr w:type="gramEnd"/>
      <w:r>
        <w:t xml:space="preserve"> provide an indication of the </w:t>
      </w:r>
      <w:proofErr w:type="gramStart"/>
      <w:r>
        <w:t>real world</w:t>
      </w:r>
      <w:proofErr w:type="gramEnd"/>
      <w:r>
        <w:t xml:space="preserve"> difference between the two conditions. This can be particularly useful when very large effect sizes </w:t>
      </w:r>
      <w:r>
        <w:lastRenderedPageBreak/>
        <w:t xml:space="preserve">are observed, given Ruscio’s A potential for ceiling effects noted above. </w:t>
      </w:r>
      <w:proofErr w:type="gramStart"/>
      <w:r>
        <w:t>In order to</w:t>
      </w:r>
      <w:proofErr w:type="gramEnd"/>
      <w:r>
        <w:t xml:space="preserve"> adhere to the SCED package’s philosophy of employing highly robust and interpretable metrics, it employs the median median-difference between participants. That is, the median participant demonstrated this median difference between conditions.</w:t>
      </w:r>
      <w:r w:rsidR="007712D0">
        <w:t xml:space="preserve"> </w:t>
      </w:r>
    </w:p>
    <w:p w14:paraId="4B54E591" w14:textId="4153DC84" w:rsidR="00906B3A" w:rsidRPr="006434AD" w:rsidRDefault="004F1E7C" w:rsidP="00072BC9">
      <w:pPr>
        <w:rPr>
          <w:b/>
        </w:rPr>
      </w:pPr>
      <w:r w:rsidRPr="004F1E7C">
        <w:t xml:space="preserve">Finally, this also provides information about the heterogeneity observed between participants (i.e., estimates of </w:t>
      </w:r>
      <w:r w:rsidRPr="00B84D5C">
        <w:rPr>
          <w:i/>
        </w:rPr>
        <w:t>Q</w:t>
      </w:r>
      <w:r w:rsidRPr="004F1E7C">
        <w:t xml:space="preserve">, </w:t>
      </w:r>
      <w:r w:rsidRPr="00B84D5C">
        <w:rPr>
          <w:i/>
        </w:rPr>
        <w:t>I</w:t>
      </w:r>
      <w:r w:rsidR="00174BCE" w:rsidRPr="00174BCE">
        <w:rPr>
          <w:vertAlign w:val="superscript"/>
        </w:rPr>
        <w:t>2</w:t>
      </w:r>
      <w:r w:rsidRPr="004F1E7C">
        <w:t xml:space="preserve">, and </w:t>
      </w:r>
      <w:r w:rsidRPr="00B84D5C">
        <w:rPr>
          <w:i/>
        </w:rPr>
        <w:t>H</w:t>
      </w:r>
      <w:r w:rsidR="00174BCE" w:rsidRPr="00174BCE">
        <w:rPr>
          <w:vertAlign w:val="superscript"/>
        </w:rPr>
        <w:t>2</w:t>
      </w:r>
      <w:r w:rsidR="00AB3F82">
        <w:t xml:space="preserve">). See the metafor package’s documentation or other materials on </w:t>
      </w:r>
      <w:r w:rsidR="00B36317">
        <w:t>meta-analysis</w:t>
      </w:r>
      <w:r w:rsidR="00AB3F82">
        <w:t xml:space="preserve"> for more details of these metrics. Briefly:</w:t>
      </w:r>
    </w:p>
    <w:p w14:paraId="4ACA625C" w14:textId="637A5D44" w:rsidR="00AB3F82" w:rsidRDefault="00AB3F82" w:rsidP="008B3223">
      <w:pPr>
        <w:pStyle w:val="ListParagraph"/>
        <w:numPr>
          <w:ilvl w:val="0"/>
          <w:numId w:val="1"/>
        </w:numPr>
        <w:ind w:left="540"/>
      </w:pPr>
      <w:r w:rsidRPr="00AB3F82">
        <w:rPr>
          <w:i/>
        </w:rPr>
        <w:t>Q</w:t>
      </w:r>
      <w:r w:rsidRPr="00AB3F82">
        <w:t xml:space="preserve"> and its </w:t>
      </w:r>
      <w:r w:rsidRPr="00AB3F82">
        <w:rPr>
          <w:i/>
        </w:rPr>
        <w:t>p</w:t>
      </w:r>
      <w:r w:rsidRPr="00AB3F82">
        <w:t xml:space="preserve"> value: A measure of squared deviations. Depends on number of </w:t>
      </w:r>
      <w:r>
        <w:t>participants</w:t>
      </w:r>
      <w:r w:rsidRPr="00AB3F82">
        <w:t>.</w:t>
      </w:r>
    </w:p>
    <w:p w14:paraId="73DF44A3" w14:textId="08DE9B0B" w:rsidR="00AB3F82" w:rsidRDefault="00AB3F82" w:rsidP="008B3223">
      <w:pPr>
        <w:pStyle w:val="ListParagraph"/>
        <w:numPr>
          <w:ilvl w:val="0"/>
          <w:numId w:val="1"/>
        </w:numPr>
        <w:ind w:left="540"/>
      </w:pPr>
      <w:r w:rsidRPr="00B84D5C">
        <w:rPr>
          <w:i/>
        </w:rPr>
        <w:t>I</w:t>
      </w:r>
      <w:r w:rsidRPr="00174BCE">
        <w:rPr>
          <w:vertAlign w:val="superscript"/>
        </w:rPr>
        <w:t>2</w:t>
      </w:r>
      <w:r w:rsidRPr="00AB3F82">
        <w:t xml:space="preserve">: Percentage of variation in the observed effects that is due to true heterogeneity as opposed to sampling variation. Metric is therefore a description of data in sample, not an underlying quality associated with the true effect. Can be thought of as analogous to the reliability of a scale, which also represents the percentage of true variance as portion of total variance. Range 0-100, lower values preferable. E.g., 0 = no variability in observed effects to be explained as a systematic influence (e.g., some due to some moderator) as its all just sampling variation. Does not depend on the effect size scale or the number of </w:t>
      </w:r>
      <w:r>
        <w:t>participants</w:t>
      </w:r>
      <w:r w:rsidRPr="00AB3F82">
        <w:t>.</w:t>
      </w:r>
    </w:p>
    <w:p w14:paraId="1BE02235" w14:textId="70005CF6" w:rsidR="00906B3A" w:rsidRPr="00A844DC" w:rsidRDefault="00AB3F82" w:rsidP="008B3223">
      <w:pPr>
        <w:pStyle w:val="ListParagraph"/>
        <w:numPr>
          <w:ilvl w:val="0"/>
          <w:numId w:val="1"/>
        </w:numPr>
        <w:ind w:left="540"/>
      </w:pPr>
      <w:r w:rsidRPr="00AB3F82">
        <w:rPr>
          <w:i/>
        </w:rPr>
        <w:t>H</w:t>
      </w:r>
      <w:r w:rsidRPr="00AB3F82">
        <w:rPr>
          <w:vertAlign w:val="superscript"/>
        </w:rPr>
        <w:t>2</w:t>
      </w:r>
      <w:r w:rsidRPr="00AB3F82">
        <w:t xml:space="preserve">: </w:t>
      </w:r>
      <w:r>
        <w:t>[</w:t>
      </w:r>
      <w:r w:rsidR="009A7199">
        <w:t>t</w:t>
      </w:r>
      <w:r w:rsidRPr="00AB3F82">
        <w:t>otal variability / sampling variability</w:t>
      </w:r>
      <w:r>
        <w:t>], also expressed as</w:t>
      </w:r>
      <w:r w:rsidRPr="00AB3F82">
        <w:t xml:space="preserve"> </w:t>
      </w:r>
      <w:r>
        <w:t>[</w:t>
      </w:r>
      <w:r w:rsidRPr="00AB3F82">
        <w:t>(true variability / sampling variability)/sampling variability</w:t>
      </w:r>
      <w:r>
        <w:t>]</w:t>
      </w:r>
      <w:r w:rsidRPr="00AB3F82">
        <w:t>. Lower values preferable, i.e., refer to less true variation to be explained as systematic (e.g., due to some moderator).</w:t>
      </w:r>
    </w:p>
    <w:p w14:paraId="2B14CD7E" w14:textId="43AE36F5" w:rsidR="006434AD" w:rsidRDefault="005833B1" w:rsidP="002C08DC">
      <w:pPr>
        <w:pStyle w:val="Heading2"/>
      </w:pPr>
      <w:r>
        <w:t>Visual inspection</w:t>
      </w:r>
      <w:r w:rsidR="006434AD">
        <w:t xml:space="preserve"> and analysis</w:t>
      </w:r>
    </w:p>
    <w:p w14:paraId="1CDB3702" w14:textId="0135D822" w:rsidR="003643C3" w:rsidRPr="00425C4B" w:rsidRDefault="00B358FE" w:rsidP="00072BC9">
      <w:pPr>
        <w:rPr>
          <w:b/>
        </w:rPr>
      </w:pPr>
      <w:r>
        <w:t xml:space="preserve">There is a long tradition of visual analysis of SCED data </w:t>
      </w:r>
      <w:r>
        <w:fldChar w:fldCharType="begin"/>
      </w:r>
      <w:r w:rsidR="00425C4B">
        <w:instrText xml:space="preserve"> ADDIN ZOTERO_ITEM CSL_CITATION {"citationID":"ze1JiUFZ","properties":{"formattedCitation":"(see Lane &amp; Gast, 2014 for an accessible primer)","plainCitation":"(see Lane &amp; Gast, 2014 for an accessible primer)","noteIndex":0},"citationItems":[{"id":8560,"uris":["http://zotero.org/users/1687755/items/GHHKHGHR"],"uri":["http://zotero.org/users/1687755/items/GHHKHGHR"],"itemData":{"id":8560,"type":"article-journal","title":"Visual analysis in single case experimental design studies: Brief review and guidelines","container-title":"Neuropsychological Rehabilitation","page":"445-463","volume":"24","issue":"3-4","source":"Crossref","DOI":"10.1080/09602011.2013.815636","ISSN":"0960-2011, 1464-0694","shortTitle":"Visual analysis in single case experimental design studies","language":"en","author":[{"family":"Lane","given":"Justin D."},{"family":"Gast","given":"David L."}],"issued":{"date-parts":[["2014",7,4]]}},"prefix":"see ","suffix":" for an accessible primer"}],"schema":"https://github.com/citation-style-language/schema/raw/master/csl-citation.json"} </w:instrText>
      </w:r>
      <w:r>
        <w:fldChar w:fldCharType="separate"/>
      </w:r>
      <w:r w:rsidR="00425C4B">
        <w:rPr>
          <w:noProof/>
        </w:rPr>
        <w:t>(see Lane &amp; Gast, 2014 for an accessible primer)</w:t>
      </w:r>
      <w:r>
        <w:fldChar w:fldCharType="end"/>
      </w:r>
      <w:r>
        <w:t>. While this package produces several quantitative metrics, visual inspection</w:t>
      </w:r>
      <w:r w:rsidR="006434AD">
        <w:t xml:space="preserve"> remains to be important</w:t>
      </w:r>
      <w:r>
        <w:t xml:space="preserve"> and </w:t>
      </w:r>
      <w:r w:rsidR="006434AD">
        <w:t>therefore</w:t>
      </w:r>
      <w:r>
        <w:t xml:space="preserve"> the package also contains methods to easily plot AB SCED data. </w:t>
      </w:r>
      <w:r w:rsidR="00425C4B">
        <w:rPr>
          <w:b/>
        </w:rPr>
        <w:t xml:space="preserve"> </w:t>
      </w:r>
      <w:r w:rsidR="00425C4B">
        <w:t xml:space="preserve">The SCED </w:t>
      </w:r>
      <w:r w:rsidR="00425C4B">
        <w:t>package therefore produces a</w:t>
      </w:r>
      <w:r w:rsidR="004F1E7C" w:rsidRPr="004F1E7C">
        <w:t xml:space="preserve"> </w:t>
      </w:r>
      <w:r w:rsidR="00A45D54">
        <w:t>sub</w:t>
      </w:r>
      <w:r w:rsidR="004F1E7C" w:rsidRPr="004F1E7C">
        <w:t>plot for each participant</w:t>
      </w:r>
      <w:r w:rsidR="00425C4B">
        <w:t xml:space="preserve"> to enable such analyses</w:t>
      </w:r>
      <w:r w:rsidR="004F1E7C" w:rsidRPr="004F1E7C">
        <w:t>. This includes their raw data points, a dashed vertical line to indicate when the intervention was performed, dashed horizontal lines to indicate the median value for ea</w:t>
      </w:r>
      <w:r w:rsidR="00A45D54">
        <w:t>ch condition, and linear regression line</w:t>
      </w:r>
      <w:r w:rsidR="004F1E7C" w:rsidRPr="004F1E7C">
        <w:t xml:space="preserve"> fitted to </w:t>
      </w:r>
      <w:r w:rsidR="00A45D54">
        <w:t xml:space="preserve">each of the </w:t>
      </w:r>
      <w:r w:rsidR="004F1E7C" w:rsidRPr="004F1E7C">
        <w:t xml:space="preserve">conditions. </w:t>
      </w:r>
    </w:p>
    <w:p w14:paraId="2699A896" w14:textId="776DB4BF" w:rsidR="00425C4B" w:rsidRDefault="00425C4B" w:rsidP="00072BC9">
      <w:proofErr w:type="gramStart"/>
      <w:r>
        <w:t>In particular, these</w:t>
      </w:r>
      <w:proofErr w:type="gramEnd"/>
      <w:r>
        <w:t xml:space="preserve"> regression lines should be noted as important for diagnosing within-condition trends that may confound the interpretation of results. For example, </w:t>
      </w:r>
      <w:r w:rsidRPr="004F1E7C">
        <w:t xml:space="preserve">if there is a trend towards improvement at baseline then differences between the conditions may not be due to the intervention. </w:t>
      </w:r>
      <w:r>
        <w:t>I</w:t>
      </w:r>
      <w:r w:rsidRPr="004F1E7C">
        <w:t xml:space="preserve">mprovement at baseline </w:t>
      </w:r>
      <w:r>
        <w:t>could also</w:t>
      </w:r>
      <w:r w:rsidRPr="004F1E7C">
        <w:t xml:space="preserve"> be </w:t>
      </w:r>
      <w:r>
        <w:t xml:space="preserve">due to method factors (e.g., </w:t>
      </w:r>
      <w:r w:rsidRPr="004F1E7C">
        <w:t xml:space="preserve">repeated presentation of some </w:t>
      </w:r>
      <w:r>
        <w:t>measures</w:t>
      </w:r>
      <w:r w:rsidRPr="004F1E7C">
        <w:t xml:space="preserve"> </w:t>
      </w:r>
      <w:r>
        <w:t xml:space="preserve">could </w:t>
      </w:r>
      <w:r w:rsidRPr="004F1E7C">
        <w:t xml:space="preserve">acts as a mini intervention itself) then this can be mitigated by </w:t>
      </w:r>
      <w:r>
        <w:t xml:space="preserve">a) </w:t>
      </w:r>
      <w:r w:rsidRPr="004F1E7C">
        <w:t>staggering the intervention time between participants</w:t>
      </w:r>
      <w:r>
        <w:t xml:space="preserve"> (e.g., a multiple baseline design, which is recommended either way) and b) by using a flexible number of time points at baseline and waiting for the last N data points to demonstrate a trend below a chosen value, and using only these</w:t>
      </w:r>
      <w:r w:rsidRPr="004F1E7C">
        <w:t xml:space="preserve"> </w:t>
      </w:r>
      <w:r>
        <w:t xml:space="preserve">data points in the analysis. Of course, these values should be chosen ahead of time and preregistered. </w:t>
      </w:r>
    </w:p>
    <w:p w14:paraId="493EA288" w14:textId="28699891" w:rsidR="00425C4B" w:rsidRDefault="00425C4B" w:rsidP="00072BC9">
      <w:r>
        <w:t xml:space="preserve">Of course, </w:t>
      </w:r>
      <w:r w:rsidR="008D4B8A">
        <w:t>t</w:t>
      </w:r>
      <w:r w:rsidR="003643C3" w:rsidRPr="004F1E7C">
        <w:t xml:space="preserve">here are </w:t>
      </w:r>
      <w:r w:rsidR="008D4B8A">
        <w:t xml:space="preserve">several </w:t>
      </w:r>
      <w:r>
        <w:t xml:space="preserve">other </w:t>
      </w:r>
      <w:r w:rsidR="003643C3" w:rsidRPr="004F1E7C">
        <w:t>methods</w:t>
      </w:r>
      <w:r w:rsidR="008D4B8A">
        <w:t xml:space="preserve"> that could be used </w:t>
      </w:r>
      <w:r w:rsidR="003643C3" w:rsidRPr="004F1E7C">
        <w:t xml:space="preserve">to diagnose trends within time points (e.g., significance of </w:t>
      </w:r>
      <w:r w:rsidR="006A3F9E">
        <w:t xml:space="preserve">the </w:t>
      </w:r>
      <w:r w:rsidR="003643C3" w:rsidRPr="004F1E7C">
        <w:t xml:space="preserve">linear regression slope, </w:t>
      </w:r>
      <w:r w:rsidR="006A3F9E">
        <w:t xml:space="preserve">or significance of a </w:t>
      </w:r>
      <w:proofErr w:type="gramStart"/>
      <w:r w:rsidR="003643C3" w:rsidRPr="004F1E7C">
        <w:t>non parametric</w:t>
      </w:r>
      <w:proofErr w:type="gramEnd"/>
      <w:r w:rsidR="003643C3" w:rsidRPr="004F1E7C">
        <w:t xml:space="preserve"> linear regression slop</w:t>
      </w:r>
      <w:r w:rsidR="006A3F9E">
        <w:t>e such as the Theil-Sein slope). However,</w:t>
      </w:r>
      <w:r w:rsidR="008D4B8A">
        <w:t xml:space="preserve"> </w:t>
      </w:r>
      <w:r w:rsidR="006A3F9E">
        <w:t xml:space="preserve">most </w:t>
      </w:r>
      <w:r w:rsidR="003643C3" w:rsidRPr="004F1E7C">
        <w:t xml:space="preserve">suffer from </w:t>
      </w:r>
      <w:r w:rsidR="008D4B8A">
        <w:t xml:space="preserve">issues such as </w:t>
      </w:r>
      <w:r w:rsidR="003643C3" w:rsidRPr="004F1E7C">
        <w:t>violated parametric assumptions, arbitrary magnitude cutoffs, multiple testing corrections</w:t>
      </w:r>
      <w:r w:rsidR="008D4B8A">
        <w:t xml:space="preserve"> (if using flexible number of baseline data points)</w:t>
      </w:r>
      <w:r w:rsidR="003643C3" w:rsidRPr="004F1E7C">
        <w:t>, and</w:t>
      </w:r>
      <w:r w:rsidR="003643C3">
        <w:t>/or</w:t>
      </w:r>
      <w:r w:rsidR="003643C3" w:rsidRPr="004F1E7C">
        <w:t xml:space="preserve"> paradoxical power implications (e.g., where more data increases power</w:t>
      </w:r>
      <w:r w:rsidR="006A3F9E">
        <w:t xml:space="preserve"> to detect problematic trends at baseline</w:t>
      </w:r>
      <w:r w:rsidR="003643C3" w:rsidRPr="004F1E7C">
        <w:t xml:space="preserve">, punishing the researcher for collecting additional data collection to find a stable baseline). </w:t>
      </w:r>
      <w:proofErr w:type="gramStart"/>
      <w:r w:rsidR="006A3F9E">
        <w:t>In light of</w:t>
      </w:r>
      <w:proofErr w:type="gramEnd"/>
      <w:r w:rsidR="006A3F9E">
        <w:t xml:space="preserve"> this, t</w:t>
      </w:r>
      <w:r w:rsidR="001D642E">
        <w:t xml:space="preserve">he SCED package </w:t>
      </w:r>
      <w:r w:rsidR="006A3F9E">
        <w:t xml:space="preserve">opts to employ simple </w:t>
      </w:r>
      <w:r w:rsidR="001D642E">
        <w:t xml:space="preserve">Ordinary </w:t>
      </w:r>
      <w:r w:rsidR="006A3F9E">
        <w:t>Least Squares regression slopes. T</w:t>
      </w:r>
      <w:r w:rsidR="001D642E">
        <w:t xml:space="preserve">he standardized beta </w:t>
      </w:r>
      <w:r w:rsidR="006A3F9E">
        <w:t xml:space="preserve">coefficients of </w:t>
      </w:r>
      <w:r w:rsidR="001D642E">
        <w:t>the</w:t>
      </w:r>
      <w:r w:rsidR="006A3F9E">
        <w:t>se</w:t>
      </w:r>
      <w:r w:rsidR="001D642E">
        <w:t xml:space="preserve"> regression </w:t>
      </w:r>
      <w:r>
        <w:t>line</w:t>
      </w:r>
      <w:r w:rsidR="006A3F9E">
        <w:t>s</w:t>
      </w:r>
      <w:r>
        <w:t xml:space="preserve"> </w:t>
      </w:r>
      <w:r w:rsidR="00A45D54">
        <w:t>are included in the tables produced by the quantitative analysis.</w:t>
      </w:r>
      <w:r w:rsidR="00A45D54" w:rsidRPr="004F1E7C">
        <w:t xml:space="preserve"> </w:t>
      </w:r>
    </w:p>
    <w:p w14:paraId="144338D2" w14:textId="0092E250" w:rsidR="00E24B20" w:rsidRPr="004F1E7C" w:rsidRDefault="00E24B20" w:rsidP="002C08DC">
      <w:pPr>
        <w:pStyle w:val="Heading1"/>
      </w:pPr>
      <w:r w:rsidRPr="004F1E7C">
        <w:lastRenderedPageBreak/>
        <w:t xml:space="preserve">Example </w:t>
      </w:r>
      <w:r>
        <w:t>of how to conduct a SCED analysis in R</w:t>
      </w:r>
    </w:p>
    <w:p w14:paraId="71E77FA4" w14:textId="409567FC" w:rsidR="00E24B20" w:rsidRPr="00E115A2" w:rsidRDefault="00E24B20" w:rsidP="00072BC9">
      <w:r w:rsidRPr="00E115A2">
        <w:t xml:space="preserve">See the </w:t>
      </w:r>
      <w:proofErr w:type="spellStart"/>
      <w:r w:rsidR="00FD428A">
        <w:t>SCED.Rmd</w:t>
      </w:r>
      <w:proofErr w:type="spellEnd"/>
      <w:r w:rsidR="00FD428A">
        <w:t xml:space="preserve"> </w:t>
      </w:r>
      <w:proofErr w:type="spellStart"/>
      <w:r w:rsidR="00FD428A">
        <w:t>RM</w:t>
      </w:r>
      <w:r w:rsidRPr="00E115A2">
        <w:t>arkdown</w:t>
      </w:r>
      <w:proofErr w:type="spellEnd"/>
      <w:r w:rsidRPr="00E115A2">
        <w:t xml:space="preserve"> file in the vignettes </w:t>
      </w:r>
      <w:r w:rsidR="00E115A2" w:rsidRPr="00E115A2">
        <w:t xml:space="preserve">folder. </w:t>
      </w:r>
    </w:p>
    <w:p w14:paraId="4CC1F2F7" w14:textId="7A04A3EE" w:rsidR="004F1E7C" w:rsidRPr="004F1E7C" w:rsidRDefault="004F1E7C" w:rsidP="002C08DC">
      <w:pPr>
        <w:pStyle w:val="Heading2"/>
      </w:pPr>
      <w:r w:rsidRPr="004F1E7C">
        <w:t xml:space="preserve">Example </w:t>
      </w:r>
      <w:r w:rsidR="009B28BC">
        <w:t>of how to report SCED results</w:t>
      </w:r>
    </w:p>
    <w:p w14:paraId="1B67CC47" w14:textId="08FDA076" w:rsidR="00715985" w:rsidRPr="00715985" w:rsidRDefault="00BC53CB" w:rsidP="00072BC9">
      <w:r w:rsidRPr="00715985">
        <w:t xml:space="preserve">Below is a suggestion </w:t>
      </w:r>
      <w:r w:rsidR="004F1E7C" w:rsidRPr="00715985">
        <w:t xml:space="preserve">for </w:t>
      </w:r>
      <w:r w:rsidRPr="00715985">
        <w:t xml:space="preserve">how </w:t>
      </w:r>
      <w:r w:rsidR="004F1E7C" w:rsidRPr="00715985">
        <w:t xml:space="preserve">to present results from the SCED package in a manuscript. </w:t>
      </w:r>
      <w:r w:rsidR="00715985">
        <w:t>T</w:t>
      </w:r>
      <w:r w:rsidR="003D1897" w:rsidRPr="00715985">
        <w:t>he results table and SCED data plot should be included</w:t>
      </w:r>
      <w:r w:rsidR="00715985">
        <w:t xml:space="preserve">, along with the text output of the </w:t>
      </w:r>
      <w:r w:rsidR="00BE341D">
        <w:t>meta-anal</w:t>
      </w:r>
      <w:r w:rsidR="00715985">
        <w:t>yzed effect size and heterogeneity metrics</w:t>
      </w:r>
      <w:r w:rsidR="003D1897" w:rsidRPr="00715985">
        <w:t xml:space="preserve">. </w:t>
      </w:r>
      <w:r w:rsidR="00715985">
        <w:t>T</w:t>
      </w:r>
      <w:r w:rsidR="003D1897" w:rsidRPr="00715985">
        <w:t xml:space="preserve">he </w:t>
      </w:r>
      <w:r w:rsidR="00B36317">
        <w:t>meta-analysis</w:t>
      </w:r>
      <w:r w:rsidR="003D1897" w:rsidRPr="00715985">
        <w:t xml:space="preserve"> forest plot can optionally be included</w:t>
      </w:r>
      <w:r w:rsidR="00715985">
        <w:t>.</w:t>
      </w:r>
      <w:r w:rsidR="003D1897" w:rsidRPr="00715985">
        <w:t xml:space="preserve"> </w:t>
      </w:r>
    </w:p>
    <w:p w14:paraId="65AB75F3" w14:textId="4371827B" w:rsidR="004F1E7C" w:rsidRPr="005657FE" w:rsidRDefault="00715985" w:rsidP="00072BC9">
      <w:r>
        <w:t>“</w:t>
      </w:r>
      <w:r w:rsidR="004F1E7C" w:rsidRPr="004F1E7C">
        <w:t>The R package SCED was used to analyse and plot the data (Hussey, 2018)</w:t>
      </w:r>
      <w:r w:rsidR="008F5ADF">
        <w:t xml:space="preserve"> in </w:t>
      </w:r>
      <w:r w:rsidR="00CF3835">
        <w:t>conjunction</w:t>
      </w:r>
      <w:r w:rsidR="008F5ADF">
        <w:t xml:space="preserve"> with the </w:t>
      </w:r>
      <w:r w:rsidR="00CF3835">
        <w:t xml:space="preserve">metafor package </w:t>
      </w:r>
      <w:r w:rsidR="00CF3835">
        <w:fldChar w:fldCharType="begin"/>
      </w:r>
      <w:r w:rsidR="00CF3835">
        <w:instrText xml:space="preserve"> ADDIN ZOTERO_ITEM CSL_CITATION {"citationID":"IWCJETqK","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CF3835">
        <w:rPr>
          <w:rFonts w:ascii="Adobe Caslon Pro" w:hAnsi="Adobe Caslon Pro" w:cs="Adobe Caslon Pro"/>
        </w:rPr>
        <w:instrText>ﬀ</w:instrText>
      </w:r>
      <w:r w:rsidR="00CF3835">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CF3835">
        <w:rPr>
          <w:rFonts w:ascii="Cambria" w:hAnsi="Cambria" w:cs="Cambria"/>
        </w:rPr>
        <w:instrText>×</w:instrText>
      </w:r>
      <w:r w:rsidR="00CF3835">
        <w:instrText xml:space="preserve">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CF3835">
        <w:fldChar w:fldCharType="separate"/>
      </w:r>
      <w:r w:rsidR="00CF3835">
        <w:rPr>
          <w:noProof/>
        </w:rPr>
        <w:t>(Viechtbauer, 2010)</w:t>
      </w:r>
      <w:r w:rsidR="00CF3835">
        <w:fldChar w:fldCharType="end"/>
      </w:r>
      <w:r w:rsidR="004F1E7C" w:rsidRPr="004F1E7C">
        <w:t xml:space="preserve">. For each participant, </w:t>
      </w:r>
      <w:r w:rsidR="004F1E7C" w:rsidRPr="004F1E7C">
        <w:rPr>
          <w:i/>
          <w:iCs/>
        </w:rPr>
        <w:t>p</w:t>
      </w:r>
      <w:r w:rsidR="004F1E7C" w:rsidRPr="004F1E7C">
        <w:t xml:space="preserve"> values were calculated via robust, non-parametric permutation tests. Three robust effect sizes were also calculated: </w:t>
      </w:r>
      <w:r w:rsidR="005657FE">
        <w:t xml:space="preserve">1) </w:t>
      </w:r>
      <w:r w:rsidR="004F1E7C" w:rsidRPr="004F1E7C">
        <w:t xml:space="preserve">median difference between conditions, </w:t>
      </w:r>
      <w:r w:rsidR="005657FE">
        <w:t xml:space="preserve">2) </w:t>
      </w:r>
      <w:r w:rsidR="00514C75">
        <w:t xml:space="preserve">Ruscio's A </w:t>
      </w:r>
      <w:r w:rsidR="00514C75">
        <w:fldChar w:fldCharType="begin"/>
      </w:r>
      <w:r w:rsidR="00514C75">
        <w:instrText xml:space="preserve"> ADDIN ZOTERO_ITEM CSL_CITATION {"citationID":"XKoQVTM2","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514C75">
        <w:fldChar w:fldCharType="separate"/>
      </w:r>
      <w:r w:rsidR="00514C75">
        <w:rPr>
          <w:noProof/>
        </w:rPr>
        <w:t>(Ruscio, 2008)</w:t>
      </w:r>
      <w:r w:rsidR="00514C75">
        <w:fldChar w:fldCharType="end"/>
      </w:r>
      <w:r w:rsidR="00322958">
        <w:t>,</w:t>
      </w:r>
      <w:r w:rsidR="000C367F">
        <w:t xml:space="preserve"> </w:t>
      </w:r>
      <w:r w:rsidR="004F1E7C" w:rsidRPr="004F1E7C">
        <w:t xml:space="preserve">also referred to </w:t>
      </w:r>
      <w:r w:rsidR="000C367F">
        <w:t xml:space="preserve">as </w:t>
      </w:r>
      <w:r w:rsidR="004F1E7C" w:rsidRPr="004F1E7C">
        <w:t>the Common Language Effect Size</w:t>
      </w:r>
      <w:r w:rsidR="00514C75">
        <w:t xml:space="preserve"> </w:t>
      </w:r>
      <w:r w:rsidR="00BF2797">
        <w:fldChar w:fldCharType="begin"/>
      </w:r>
      <w:r w:rsidR="00BF2797">
        <w:instrText xml:space="preserve"> ADDIN ZOTERO_ITEM CSL_CITATION {"citationID":"7j1TMtNg","properties":{"formattedCitation":"(McGraw &amp; Wong, 1992)","plainCitation":"(McGraw &amp; Wong, 1992)","noteIndex":0},"citationItems":[{"id":8546,"uris":["http://zotero.org/users/1687755/items/NNUXUXBQ"],"uri":["http://zotero.org/users/1687755/items/NNUXUXBQ"],"itemData":{"id":8546,"type":"article-journal","title":"A common language effect size statistic.","container-title":"Psychological bulletin","page":"361","volume":"111","issue":"2","author":[{"family":"McGraw","given":"Kenneth O"},{"family":"Wong","given":"SP"}],"issued":{"date-parts":[["1992"]]}}}],"schema":"https://github.com/citation-style-language/schema/raw/master/csl-citation.json"} </w:instrText>
      </w:r>
      <w:r w:rsidR="00BF2797">
        <w:fldChar w:fldCharType="separate"/>
      </w:r>
      <w:r w:rsidR="00BF2797">
        <w:rPr>
          <w:noProof/>
        </w:rPr>
        <w:t>(McGraw &amp; Wong, 1992)</w:t>
      </w:r>
      <w:r w:rsidR="00BF2797">
        <w:fldChar w:fldCharType="end"/>
      </w:r>
      <w:r w:rsidR="004F1E7C" w:rsidRPr="004F1E7C">
        <w:t>, the Probability of Superiority</w:t>
      </w:r>
      <w:r w:rsidR="00514C75">
        <w:t xml:space="preserve"> </w:t>
      </w:r>
      <w:r w:rsidR="00514C75">
        <w:fldChar w:fldCharType="begin"/>
      </w:r>
      <w:r w:rsidR="00514C75">
        <w:instrText xml:space="preserve"> ADDIN ZOTERO_ITEM CSL_CITATION {"citationID":"OEolSVUj","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514C75">
        <w:fldChar w:fldCharType="separate"/>
      </w:r>
      <w:r w:rsidR="00514C75">
        <w:rPr>
          <w:noProof/>
        </w:rPr>
        <w:t>(Ruscio &amp; Mullen, 2012)</w:t>
      </w:r>
      <w:r w:rsidR="00514C75">
        <w:fldChar w:fldCharType="end"/>
      </w:r>
      <w:r w:rsidR="00514C75">
        <w:t xml:space="preserve">, </w:t>
      </w:r>
      <w:r w:rsidR="00322958">
        <w:t xml:space="preserve">Nonoverlap </w:t>
      </w:r>
      <w:r w:rsidR="00125D10" w:rsidRPr="00125D10">
        <w:t>All Pairs</w:t>
      </w:r>
      <w:r w:rsidR="00BF2797">
        <w:t xml:space="preserve"> </w:t>
      </w:r>
      <w:r w:rsidR="00B45778">
        <w:fldChar w:fldCharType="begin"/>
      </w:r>
      <w:r w:rsidR="00B45778">
        <w:instrText xml:space="preserve"> ADDIN ZOTERO_ITEM CSL_CITATION {"citationID":"xLBeAq4K","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B45778">
        <w:fldChar w:fldCharType="separate"/>
      </w:r>
      <w:r w:rsidR="00B45778">
        <w:rPr>
          <w:noProof/>
        </w:rPr>
        <w:t>(Parker &amp; Vannest, 2009)</w:t>
      </w:r>
      <w:r w:rsidR="00B45778">
        <w:fldChar w:fldCharType="end"/>
      </w:r>
      <w:r w:rsidR="004F1E7C" w:rsidRPr="004F1E7C">
        <w:t xml:space="preserve"> </w:t>
      </w:r>
      <w:r w:rsidR="005918FB">
        <w:t>and others</w:t>
      </w:r>
      <w:r w:rsidR="00404307">
        <w:t xml:space="preserve">, </w:t>
      </w:r>
      <w:r w:rsidR="004F1E7C" w:rsidRPr="004F1E7C">
        <w:t xml:space="preserve">and </w:t>
      </w:r>
      <w:r w:rsidR="005657FE">
        <w:t xml:space="preserve">3) </w:t>
      </w:r>
      <w:r w:rsidR="004F1E7C" w:rsidRPr="004F1E7C">
        <w:t xml:space="preserve">Hedges' </w:t>
      </w:r>
      <w:r w:rsidR="004F1E7C" w:rsidRPr="004F1E7C">
        <w:rPr>
          <w:i/>
          <w:iCs/>
        </w:rPr>
        <w:t>g</w:t>
      </w:r>
      <w:r w:rsidR="004F1E7C" w:rsidRPr="004F1E7C">
        <w:t>. The latter</w:t>
      </w:r>
      <w:r w:rsidR="005918FB">
        <w:t>, a version</w:t>
      </w:r>
      <w:r w:rsidR="008A6440">
        <w:t xml:space="preserve"> of Cohen’s </w:t>
      </w:r>
      <w:r w:rsidR="008A6440" w:rsidRPr="008A6440">
        <w:rPr>
          <w:i/>
        </w:rPr>
        <w:t>d</w:t>
      </w:r>
      <w:r w:rsidR="008A6440">
        <w:t xml:space="preserve"> </w:t>
      </w:r>
      <w:r w:rsidR="005918FB">
        <w:t xml:space="preserve">that is bias </w:t>
      </w:r>
      <w:r w:rsidR="008A6440">
        <w:t xml:space="preserve">corrected </w:t>
      </w:r>
      <w:r w:rsidR="005918FB">
        <w:t xml:space="preserve">small </w:t>
      </w:r>
      <w:r w:rsidR="008A6440">
        <w:t>number</w:t>
      </w:r>
      <w:r w:rsidR="005918FB">
        <w:t>s</w:t>
      </w:r>
      <w:r w:rsidR="008A6440">
        <w:t xml:space="preserve"> of data points, </w:t>
      </w:r>
      <w:r w:rsidR="004F1E7C" w:rsidRPr="004F1E7C">
        <w:t>is calculated for the sake of reader familiarity but is acknowledged to have parametric assumptions that are routinely violated by SCED data. Ruscio's A is a fully non-parametric effect size with ver</w:t>
      </w:r>
      <w:r w:rsidR="00931D2E">
        <w:t>y simply interpretation</w:t>
      </w:r>
      <w:r w:rsidR="005918FB">
        <w:t xml:space="preserve"> and computation</w:t>
      </w:r>
      <w:r w:rsidR="00931D2E">
        <w:t xml:space="preserve">: </w:t>
      </w:r>
      <w:r w:rsidR="004F1E7C" w:rsidRPr="004F1E7C">
        <w:t>the probability that a randomly chosen data point in condition B is larger than a randomly ch</w:t>
      </w:r>
      <w:r w:rsidR="005918FB">
        <w:t xml:space="preserve">osen data point in condition A. </w:t>
      </w:r>
      <w:r w:rsidR="004F1E7C" w:rsidRPr="004F1E7C">
        <w:t xml:space="preserve">Both Hedge's </w:t>
      </w:r>
      <w:r w:rsidR="004F1E7C" w:rsidRPr="004F1E7C">
        <w:rPr>
          <w:i/>
          <w:iCs/>
        </w:rPr>
        <w:t>g</w:t>
      </w:r>
      <w:r w:rsidR="004F1E7C" w:rsidRPr="004F1E7C">
        <w:t xml:space="preserve"> and Ruscio's A were calculated via robust estimation methods: we report the median bootstrapped value via case removal along with </w:t>
      </w:r>
      <w:r w:rsidR="00B31604" w:rsidRPr="004F1E7C">
        <w:t>its</w:t>
      </w:r>
      <w:r w:rsidR="004F1E7C" w:rsidRPr="004F1E7C">
        <w:t xml:space="preserve"> 95% confidence intervals via the </w:t>
      </w:r>
      <w:r w:rsidR="001D2DA9">
        <w:t>bias corrected and accelerated (BCA) method</w:t>
      </w:r>
      <w:r w:rsidR="004F1E7C" w:rsidRPr="004F1E7C">
        <w:t xml:space="preserve">. </w:t>
      </w:r>
    </w:p>
    <w:p w14:paraId="7DD8D9F1" w14:textId="23D8B3D4" w:rsidR="004F1E7C" w:rsidRPr="004F1E7C" w:rsidRDefault="004F1E7C" w:rsidP="00072BC9">
      <w:r w:rsidRPr="004F1E7C">
        <w:t xml:space="preserve">For each participant, trends at baseline were diagnosed via </w:t>
      </w:r>
      <w:r w:rsidR="0022608A">
        <w:t>[</w:t>
      </w:r>
      <w:r w:rsidRPr="004F1E7C">
        <w:t>visual inspection of the plotted data (see Figure XXX)</w:t>
      </w:r>
      <w:r w:rsidR="00D914FC">
        <w:t>/</w:t>
      </w:r>
      <w:r w:rsidR="0022608A">
        <w:t xml:space="preserve">the calculation of standardized beta linear regression coefficients with a cutoff value of </w:t>
      </w:r>
      <w:r w:rsidR="0022608A" w:rsidRPr="00322958">
        <w:rPr>
          <w:color w:val="FF0000"/>
        </w:rPr>
        <w:t>0.</w:t>
      </w:r>
      <w:r w:rsidR="00322958" w:rsidRPr="00322958">
        <w:rPr>
          <w:color w:val="FF0000"/>
        </w:rPr>
        <w:t>3</w:t>
      </w:r>
      <w:r w:rsidR="0022608A">
        <w:t>]</w:t>
      </w:r>
      <w:r w:rsidRPr="004F1E7C">
        <w:t xml:space="preserve">. [No] evidence of trends at baseline </w:t>
      </w:r>
      <w:r w:rsidR="00B31604" w:rsidRPr="004F1E7C">
        <w:t>was</w:t>
      </w:r>
      <w:r w:rsidRPr="004F1E7C">
        <w:t xml:space="preserve"> observed. [</w:t>
      </w:r>
      <w:r w:rsidR="00B31604" w:rsidRPr="004F1E7C">
        <w:rPr>
          <w:i/>
          <w:iCs/>
        </w:rPr>
        <w:t>Where</w:t>
      </w:r>
      <w:r w:rsidRPr="004F1E7C">
        <w:rPr>
          <w:i/>
          <w:iCs/>
        </w:rPr>
        <w:t xml:space="preserve"> trends are </w:t>
      </w:r>
      <w:r w:rsidR="00BC53CB" w:rsidRPr="004F1E7C">
        <w:rPr>
          <w:i/>
          <w:iCs/>
        </w:rPr>
        <w:t>visible</w:t>
      </w:r>
      <w:r w:rsidRPr="004F1E7C">
        <w:rPr>
          <w:i/>
          <w:iCs/>
        </w:rPr>
        <w:t xml:space="preserve"> and differ between participants, two </w:t>
      </w:r>
      <w:r w:rsidR="00BE341D">
        <w:rPr>
          <w:i/>
          <w:iCs/>
        </w:rPr>
        <w:t>meta-anal</w:t>
      </w:r>
      <w:r w:rsidRPr="004F1E7C">
        <w:rPr>
          <w:i/>
          <w:iCs/>
        </w:rPr>
        <w:t xml:space="preserve">yses could be </w:t>
      </w:r>
      <w:r w:rsidRPr="004F1E7C">
        <w:rPr>
          <w:i/>
          <w:iCs/>
        </w:rPr>
        <w:t>conducted, with and without these participants.</w:t>
      </w:r>
      <w:r w:rsidRPr="004F1E7C">
        <w:t>] Visual inspection of the SCED data also indicated [clear evidence of improvement in scores after intervention in X of Y participants].</w:t>
      </w:r>
    </w:p>
    <w:p w14:paraId="16677509" w14:textId="76D690B6" w:rsidR="00BC53CB" w:rsidRDefault="004F1E7C" w:rsidP="00072BC9">
      <w:r w:rsidRPr="004F1E7C">
        <w:t xml:space="preserve">As illustrated in Table XX, statistically significant improvement was found in X of Y participants. Standardized effect sizes were then </w:t>
      </w:r>
      <w:r w:rsidR="00BE341D">
        <w:t>meta-anal</w:t>
      </w:r>
      <w:r w:rsidR="00B31604" w:rsidRPr="004F1E7C">
        <w:t>yzed</w:t>
      </w:r>
      <w:r w:rsidRPr="004F1E7C">
        <w:t xml:space="preserve"> across participants. Probability values (i.e., Ruscio's A) were converted to </w:t>
      </w:r>
      <w:r w:rsidR="00B36317">
        <w:t xml:space="preserve">logits </w:t>
      </w:r>
      <w:r w:rsidRPr="004F1E7C">
        <w:t>and subjected to a random effects meta</w:t>
      </w:r>
      <w:r w:rsidR="00B36317">
        <w:t>-</w:t>
      </w:r>
      <w:r w:rsidRPr="004F1E7C">
        <w:t xml:space="preserve">analysis. </w:t>
      </w:r>
      <w:r w:rsidR="00BE341D">
        <w:t>Meta-anal</w:t>
      </w:r>
      <w:r w:rsidRPr="004F1E7C">
        <w:t>ytic p value, estimate of the standardized effect size, its confidence intervals, and its credibility intervals were calculated. Whereas confidence intervals (CI) refer to the estimate of the true value of Ruscio's A across participants (i.e., estimate the point effect size), credibility intervals (CR</w:t>
      </w:r>
      <w:r w:rsidR="00460691">
        <w:t>)</w:t>
      </w:r>
      <w:r w:rsidRPr="004F1E7C">
        <w:t xml:space="preserve"> refer to estimates of the values of Ruscio's A that are likely to be observed across participants in similar future studies. Results a </w:t>
      </w:r>
      <w:r w:rsidR="00BE341D">
        <w:t>meta-anal</w:t>
      </w:r>
      <w:r w:rsidRPr="004F1E7C">
        <w:t>ytic standardized effect size of Ruscio's A = 0.755, 95% CI [0.642,</w:t>
      </w:r>
      <w:r w:rsidR="006446FA">
        <w:t xml:space="preserve"> 0.842], 95% CR [0.537, 0.892] and an unstandardized robust effect size of median median-difference XX. This refers to the median value between participants of the median value between A and B phases within participants. </w:t>
      </w:r>
      <w:r w:rsidR="001D57CF">
        <w:t>Put another way, the median participant demonstrated this median change</w:t>
      </w:r>
      <w:r w:rsidR="00BF2FAE">
        <w:t xml:space="preserve"> due to the intervention</w:t>
      </w:r>
      <w:r w:rsidR="001D57CF">
        <w:t xml:space="preserve">. </w:t>
      </w:r>
      <w:r w:rsidRPr="004F1E7C">
        <w:t xml:space="preserve">Finally, </w:t>
      </w:r>
      <w:r w:rsidR="00B36317">
        <w:t>meta-analysis</w:t>
      </w:r>
      <w:r w:rsidRPr="004F1E7C">
        <w:t xml:space="preserve"> demonstrated [no] evidence of heterogeneity between participants, </w:t>
      </w:r>
      <w:proofErr w:type="gramStart"/>
      <w:r w:rsidRPr="004F1E7C">
        <w:rPr>
          <w:i/>
          <w:iCs/>
        </w:rPr>
        <w:t>Q</w:t>
      </w:r>
      <w:r w:rsidRPr="004F1E7C">
        <w:t>(</w:t>
      </w:r>
      <w:proofErr w:type="gramEnd"/>
      <w:r w:rsidRPr="004F1E7C">
        <w:t xml:space="preserve">df = 4) = 6.99, </w:t>
      </w:r>
      <w:r w:rsidRPr="004F1E7C">
        <w:rPr>
          <w:i/>
          <w:iCs/>
        </w:rPr>
        <w:t>p</w:t>
      </w:r>
      <w:r w:rsidR="00BF09CE">
        <w:t xml:space="preserve"> = 0.14, </w:t>
      </w:r>
      <w:r w:rsidR="00BF09CE" w:rsidRPr="00715985">
        <w:rPr>
          <w:i/>
        </w:rPr>
        <w:t>I</w:t>
      </w:r>
      <w:r w:rsidRPr="00BF09CE">
        <w:rPr>
          <w:vertAlign w:val="superscript"/>
        </w:rPr>
        <w:t>2</w:t>
      </w:r>
      <w:r w:rsidRPr="004F1E7C">
        <w:t xml:space="preserve"> = 47.</w:t>
      </w:r>
      <w:r w:rsidR="00BF09CE">
        <w:t xml:space="preserve">36, </w:t>
      </w:r>
      <w:r w:rsidR="00BF09CE" w:rsidRPr="00715985">
        <w:rPr>
          <w:i/>
        </w:rPr>
        <w:t>H</w:t>
      </w:r>
      <w:r w:rsidR="00BF09CE" w:rsidRPr="00BF09CE">
        <w:rPr>
          <w:vertAlign w:val="superscript"/>
        </w:rPr>
        <w:t>2</w:t>
      </w:r>
      <w:r w:rsidRPr="004F1E7C">
        <w:t xml:space="preserve"> = 1.90. This suggests that participants responded to the intervention in a comparable manner and that results can be appropriately ge</w:t>
      </w:r>
      <w:r w:rsidR="00715985">
        <w:t>neralized across participants.”</w:t>
      </w:r>
    </w:p>
    <w:p w14:paraId="5852EFB8" w14:textId="77777777" w:rsidR="00072BC9" w:rsidRDefault="00072BC9" w:rsidP="00072BC9">
      <w:pPr>
        <w:pStyle w:val="Heading1"/>
      </w:pPr>
      <w:r w:rsidRPr="00472DA6">
        <w:t xml:space="preserve">Author </w:t>
      </w:r>
      <w:proofErr w:type="gramStart"/>
      <w:r w:rsidRPr="00472DA6">
        <w:t>note</w:t>
      </w:r>
      <w:proofErr w:type="gramEnd"/>
    </w:p>
    <w:p w14:paraId="36BB004A" w14:textId="77777777" w:rsidR="00C76099" w:rsidRDefault="00072BC9" w:rsidP="00C76099">
      <w:pPr>
        <w:ind w:firstLine="0"/>
        <w:rPr>
          <w:b/>
        </w:rPr>
      </w:pPr>
      <w:r>
        <w:t>Institute of Psychology, University of Bern, Switzerland</w:t>
      </w:r>
      <w:r w:rsidRPr="002C08DC">
        <w:t xml:space="preserve">; </w:t>
      </w:r>
      <w:hyperlink r:id="rId15" w:history="1">
        <w:r w:rsidRPr="002C08DC">
          <w:rPr>
            <w:rStyle w:val="Hyperlink"/>
            <w:color w:val="auto"/>
            <w:u w:val="none"/>
          </w:rPr>
          <w:t>ian.hussey@icloud.com</w:t>
        </w:r>
      </w:hyperlink>
    </w:p>
    <w:p w14:paraId="4AAF9A11" w14:textId="0AA6A956" w:rsidR="00BC53CB" w:rsidRPr="00072BC9" w:rsidRDefault="00BC53CB" w:rsidP="00C76099">
      <w:pPr>
        <w:pStyle w:val="Heading1"/>
      </w:pPr>
      <w:r w:rsidRPr="00072BC9">
        <w:t>References</w:t>
      </w:r>
    </w:p>
    <w:p w14:paraId="3704B5EF" w14:textId="77777777" w:rsidR="001B45CD" w:rsidRPr="00C76099" w:rsidRDefault="001E7A2C" w:rsidP="00C76099">
      <w:pPr>
        <w:pStyle w:val="Bibliography"/>
      </w:pPr>
      <w:r w:rsidRPr="00C76099">
        <w:fldChar w:fldCharType="begin"/>
      </w:r>
      <w:r w:rsidR="00724105" w:rsidRPr="00C76099">
        <w:instrText xml:space="preserve"> ADDIN ZOTERO_BIBL {"uncited":[],"omitted":[],"custom":[]} CSL_BIBLIOGRAPHY </w:instrText>
      </w:r>
      <w:r w:rsidRPr="00C76099">
        <w:fldChar w:fldCharType="separate"/>
      </w:r>
      <w:proofErr w:type="spellStart"/>
      <w:r w:rsidR="001B45CD" w:rsidRPr="00C76099">
        <w:t>Acion</w:t>
      </w:r>
      <w:proofErr w:type="spellEnd"/>
      <w:r w:rsidR="001B45CD" w:rsidRPr="00C76099">
        <w:t>, L., Peterson, J. J., Temple, S., &amp; Arndt, S. (2006). Probabilistic index: an intuitive non-parametric approach to measuring the size of treatment effects. Statistics in Medicine, 25(4), 591–602. https://doi.org/10.1002/sim.2256</w:t>
      </w:r>
    </w:p>
    <w:p w14:paraId="4AC46F09" w14:textId="77777777" w:rsidR="001B45CD" w:rsidRPr="00C76099" w:rsidRDefault="001B45CD" w:rsidP="00C76099">
      <w:pPr>
        <w:pStyle w:val="Bibliography"/>
      </w:pPr>
      <w:r w:rsidRPr="00C76099">
        <w:t xml:space="preserve">Bates, D., </w:t>
      </w:r>
      <w:proofErr w:type="spellStart"/>
      <w:r w:rsidRPr="00C76099">
        <w:t>Mächler</w:t>
      </w:r>
      <w:proofErr w:type="spellEnd"/>
      <w:r w:rsidRPr="00C76099">
        <w:t xml:space="preserve">, M., Bolker, B., &amp; Walker, S. (2015). Fitting Linear Mixed-Effects </w:t>
      </w:r>
      <w:r w:rsidRPr="00C76099">
        <w:lastRenderedPageBreak/>
        <w:t>Models Using lme4. Journal of Statistical Software, 67(1), 1–48. https://doi.org/10.18637/jss.v067.i01</w:t>
      </w:r>
    </w:p>
    <w:p w14:paraId="6CE4849C" w14:textId="77777777" w:rsidR="001B45CD" w:rsidRPr="00C76099" w:rsidRDefault="001B45CD" w:rsidP="00C76099">
      <w:pPr>
        <w:pStyle w:val="Bibliography"/>
      </w:pPr>
      <w:proofErr w:type="spellStart"/>
      <w:r w:rsidRPr="00C76099">
        <w:t>Bulté</w:t>
      </w:r>
      <w:proofErr w:type="spellEnd"/>
      <w:r w:rsidRPr="00C76099">
        <w:t xml:space="preserve">, I., &amp; </w:t>
      </w:r>
      <w:proofErr w:type="spellStart"/>
      <w:r w:rsidRPr="00C76099">
        <w:t>Onghena</w:t>
      </w:r>
      <w:proofErr w:type="spellEnd"/>
      <w:r w:rsidRPr="00C76099">
        <w:t>, P. (2008). An R package for single-case randomization tests. Behavior Research Methods, 40(2), 467–478. https://doi.org/10.3758/BRM.40.2.467</w:t>
      </w:r>
    </w:p>
    <w:p w14:paraId="15C0346F" w14:textId="77777777" w:rsidR="001B45CD" w:rsidRPr="00C76099" w:rsidRDefault="001B45CD" w:rsidP="00C76099">
      <w:pPr>
        <w:pStyle w:val="Bibliography"/>
      </w:pPr>
      <w:proofErr w:type="spellStart"/>
      <w:r w:rsidRPr="00C76099">
        <w:t>Bulté</w:t>
      </w:r>
      <w:proofErr w:type="spellEnd"/>
      <w:r w:rsidRPr="00C76099">
        <w:t xml:space="preserve">, I., &amp; </w:t>
      </w:r>
      <w:proofErr w:type="spellStart"/>
      <w:r w:rsidRPr="00C76099">
        <w:t>Onghena</w:t>
      </w:r>
      <w:proofErr w:type="spellEnd"/>
      <w:r w:rsidRPr="00C76099">
        <w:t xml:space="preserve">, P. (2013). The Single-Case Data Analysis Package: </w:t>
      </w:r>
      <w:proofErr w:type="spellStart"/>
      <w:r w:rsidRPr="00C76099">
        <w:t>Analysing</w:t>
      </w:r>
      <w:proofErr w:type="spellEnd"/>
      <w:r w:rsidRPr="00C76099">
        <w:t xml:space="preserve"> Single-Case Experiments with R Software. Journal of Modern Applied Statistical Methods, 12(2), 450–478. https://doi.org/10.22237/jmasm/1383280020</w:t>
      </w:r>
    </w:p>
    <w:p w14:paraId="09A83F33" w14:textId="77777777" w:rsidR="001B45CD" w:rsidRPr="00C76099" w:rsidRDefault="001B45CD" w:rsidP="00C76099">
      <w:pPr>
        <w:pStyle w:val="Bibliography"/>
      </w:pPr>
      <w:r w:rsidRPr="00C76099">
        <w:t>Cohen, J. (1988). Statistical power analysis for the behavioral sciences. Hillsdale, NJ: Erlbaum.</w:t>
      </w:r>
    </w:p>
    <w:p w14:paraId="168D35D6" w14:textId="77777777" w:rsidR="001B45CD" w:rsidRPr="00C76099" w:rsidRDefault="001B45CD" w:rsidP="00C76099">
      <w:pPr>
        <w:pStyle w:val="Bibliography"/>
      </w:pPr>
      <w:r w:rsidRPr="00C76099">
        <w:t>Deaton, A., &amp; Cartwright, N. (2018). Understanding and misunderstanding randomized controlled trials. Social Science &amp; Medicine, 210, 2–21. https://doi.org/10.1016/j.socscimed.2017.12.005</w:t>
      </w:r>
    </w:p>
    <w:p w14:paraId="42570FF5" w14:textId="77777777" w:rsidR="001B45CD" w:rsidRPr="00C76099" w:rsidRDefault="001B45CD" w:rsidP="00C76099">
      <w:pPr>
        <w:pStyle w:val="Bibliography"/>
      </w:pPr>
      <w:r w:rsidRPr="00C76099">
        <w:t>Duan, N., Kravitz, R. L., &amp; Schmid, C. H. (2013). Single-patient (n-of-1) trials: a pragmatic clinical decision methodology for patient-centered comparative effectiveness research. Journal of Clinical Epidemiology, 66(8 0), S21–S28. https://doi.org/10.1016/j.jclinepi.2013.04.006</w:t>
      </w:r>
    </w:p>
    <w:p w14:paraId="210C1335" w14:textId="77777777" w:rsidR="001B45CD" w:rsidRPr="00C76099" w:rsidRDefault="001B45CD" w:rsidP="00C76099">
      <w:pPr>
        <w:pStyle w:val="Bibliography"/>
      </w:pPr>
      <w:r w:rsidRPr="00C76099">
        <w:t>Egan, J. P. (1975). Signal Detection Theory and ROC Analysis Academic Press Series in Cognition and Perception. London, UK: Academic Press.</w:t>
      </w:r>
    </w:p>
    <w:p w14:paraId="67498CA0" w14:textId="77777777" w:rsidR="001B45CD" w:rsidRPr="00C76099" w:rsidRDefault="001B45CD" w:rsidP="00C76099">
      <w:pPr>
        <w:pStyle w:val="Bibliography"/>
      </w:pPr>
      <w:r w:rsidRPr="00C76099">
        <w:t>Hedges, L. V. (1981). Distribution Theory for Glass’s Estimator of Effect size and Related Estimators. Journal of Educational Statistics, 6(2), 107–128. https://doi.org/10.3102/10769986006002107</w:t>
      </w:r>
    </w:p>
    <w:p w14:paraId="0BA4D50F" w14:textId="4C947C01" w:rsidR="001B45CD" w:rsidRPr="00C76099" w:rsidRDefault="001B45CD" w:rsidP="00C76099">
      <w:pPr>
        <w:pStyle w:val="Bibliography"/>
      </w:pPr>
      <w:r w:rsidRPr="00C76099">
        <w:t>Hussey, I. (2018). SCED: An R package for the robust analysis, visualization, and meta</w:t>
      </w:r>
      <w:r w:rsidR="0035444B" w:rsidRPr="00C76099">
        <w:t>-</w:t>
      </w:r>
      <w:r w:rsidRPr="00C76099">
        <w:t>analysis of A-B Single-Case Experimental Design data. Retrieved from https://github.com/ianhussey/SCED</w:t>
      </w:r>
    </w:p>
    <w:p w14:paraId="4D8E4863" w14:textId="77777777" w:rsidR="001B45CD" w:rsidRPr="00C76099" w:rsidRDefault="001B45CD" w:rsidP="00C76099">
      <w:pPr>
        <w:pStyle w:val="Bibliography"/>
      </w:pPr>
      <w:r w:rsidRPr="00C76099">
        <w:t xml:space="preserve">Kirby, K. N., &amp; </w:t>
      </w:r>
      <w:proofErr w:type="spellStart"/>
      <w:r w:rsidRPr="00C76099">
        <w:t>Gerlanc</w:t>
      </w:r>
      <w:proofErr w:type="spellEnd"/>
      <w:r w:rsidRPr="00C76099">
        <w:t xml:space="preserve">, D. (2013). </w:t>
      </w:r>
      <w:proofErr w:type="spellStart"/>
      <w:r w:rsidRPr="00C76099">
        <w:t>BootES</w:t>
      </w:r>
      <w:proofErr w:type="spellEnd"/>
      <w:r w:rsidRPr="00C76099">
        <w:t xml:space="preserve">: an R package for bootstrap confidence </w:t>
      </w:r>
      <w:r w:rsidRPr="00C76099">
        <w:t>intervals on effect sizes. Behavior Research Methods, 45(4), 905–927. https://doi.org/10.3758/s13428-013-0330-5</w:t>
      </w:r>
    </w:p>
    <w:p w14:paraId="667BD0AF" w14:textId="77777777" w:rsidR="001B45CD" w:rsidRPr="00C76099" w:rsidRDefault="001B45CD" w:rsidP="00C76099">
      <w:pPr>
        <w:pStyle w:val="Bibliography"/>
      </w:pPr>
      <w:r w:rsidRPr="00C76099">
        <w:t>Lane, J. D., &amp; Gast, D. L. (2014). Visual analysis in single case experimental design studies: Brief review and guidelines. Neuropsychological Rehabilitation, 24(3–4), 445–463. https://doi.org/10.1080/09602011.2013.815636</w:t>
      </w:r>
    </w:p>
    <w:p w14:paraId="3701B7CB" w14:textId="77777777" w:rsidR="001B45CD" w:rsidRPr="00C76099" w:rsidRDefault="001B45CD" w:rsidP="00C76099">
      <w:pPr>
        <w:pStyle w:val="Bibliography"/>
      </w:pPr>
      <w:r w:rsidRPr="00C76099">
        <w:t xml:space="preserve">Lawrence, M. A. (2016). </w:t>
      </w:r>
      <w:proofErr w:type="spellStart"/>
      <w:r w:rsidRPr="00C76099">
        <w:t>ez</w:t>
      </w:r>
      <w:proofErr w:type="spellEnd"/>
      <w:r w:rsidRPr="00C76099">
        <w:t>: Easy Analysis and Visualization of Factorial Experiments. Retrieved from https://CRAN.R-project.org/package=ez</w:t>
      </w:r>
    </w:p>
    <w:p w14:paraId="57F4C800" w14:textId="77777777" w:rsidR="001B45CD" w:rsidRPr="00C76099" w:rsidRDefault="001B45CD" w:rsidP="00C76099">
      <w:pPr>
        <w:pStyle w:val="Bibliography"/>
      </w:pPr>
      <w:r w:rsidRPr="00C76099">
        <w:t xml:space="preserve">Manolov, R., &amp; </w:t>
      </w:r>
      <w:proofErr w:type="spellStart"/>
      <w:r w:rsidRPr="00C76099">
        <w:t>Moeyaert</w:t>
      </w:r>
      <w:proofErr w:type="spellEnd"/>
      <w:r w:rsidRPr="00C76099">
        <w:t xml:space="preserve">, M. (2017). How Can Single-Case Data Be Analyzed? Software Resources, Tutorial, and Reflections on Analysis                                                  </w:t>
      </w:r>
      <w:proofErr w:type="gramStart"/>
      <w:r w:rsidRPr="00C76099">
        <w:t xml:space="preserve">  ,</w:t>
      </w:r>
      <w:proofErr w:type="gramEnd"/>
      <w:r w:rsidRPr="00C76099">
        <w:t xml:space="preserve">                                                             How Can Single-Case Data Be Analyzed? Software Resources, Tutorial, and Reflections on Analysis. Behavior Modification, 41(2), 179–228. https://doi.org/10.1177/0145445516664307</w:t>
      </w:r>
    </w:p>
    <w:p w14:paraId="64A99F5C" w14:textId="77777777" w:rsidR="001B45CD" w:rsidRPr="00C76099" w:rsidRDefault="001B45CD" w:rsidP="00C76099">
      <w:pPr>
        <w:pStyle w:val="Bibliography"/>
      </w:pPr>
      <w:r w:rsidRPr="00C76099">
        <w:t>McGraw, K. O., &amp; Wong, S. (1992). A common language effect size statistic. Psychological Bulletin, 111(2), 361.</w:t>
      </w:r>
    </w:p>
    <w:p w14:paraId="5A5373D2" w14:textId="77777777" w:rsidR="001B45CD" w:rsidRPr="00C76099" w:rsidRDefault="001B45CD" w:rsidP="00C76099">
      <w:pPr>
        <w:pStyle w:val="Bibliography"/>
      </w:pPr>
      <w:r w:rsidRPr="00C76099">
        <w:t>Nichols, T. E., &amp; Holmes, A. P. (2002). Nonparametric permutation tests for functional neuroimaging: A primer with examples. Human Brain Mapping, 15(1), 1–25. https://doi.org/10.1002/hbm.1058</w:t>
      </w:r>
    </w:p>
    <w:p w14:paraId="4E8F329A" w14:textId="77777777" w:rsidR="001B45CD" w:rsidRPr="00C76099" w:rsidRDefault="001B45CD" w:rsidP="00C76099">
      <w:pPr>
        <w:pStyle w:val="Bibliography"/>
      </w:pPr>
      <w:proofErr w:type="spellStart"/>
      <w:r w:rsidRPr="00C76099">
        <w:t>Onghena</w:t>
      </w:r>
      <w:proofErr w:type="spellEnd"/>
      <w:r w:rsidRPr="00C76099">
        <w:t xml:space="preserve">, P., &amp; Edgington, E. S. (1994). Randomization tests for restricted alternating treatments designs. </w:t>
      </w:r>
      <w:proofErr w:type="spellStart"/>
      <w:r w:rsidRPr="00C76099">
        <w:t>Behaviour</w:t>
      </w:r>
      <w:proofErr w:type="spellEnd"/>
      <w:r w:rsidRPr="00C76099">
        <w:t xml:space="preserve"> Research and Therapy, 32(7), 783–786. https://doi.org/10.1016/0005-7967(94)90036-1</w:t>
      </w:r>
    </w:p>
    <w:p w14:paraId="66952CB0" w14:textId="77777777" w:rsidR="001B45CD" w:rsidRPr="00C76099" w:rsidRDefault="001B45CD" w:rsidP="00C76099">
      <w:pPr>
        <w:pStyle w:val="Bibliography"/>
      </w:pPr>
      <w:r w:rsidRPr="00C76099">
        <w:t>Ottenbacher, K. J. (1990). Visual inspection of single-subject data: an empirical analysis. Mental Retardation, 28(5), 283–290.</w:t>
      </w:r>
    </w:p>
    <w:p w14:paraId="03E0479D" w14:textId="77777777" w:rsidR="001B45CD" w:rsidRPr="00C76099" w:rsidRDefault="001B45CD" w:rsidP="00C76099">
      <w:pPr>
        <w:pStyle w:val="Bibliography"/>
      </w:pPr>
      <w:r w:rsidRPr="00C76099">
        <w:t xml:space="preserve">Park, H.-S., </w:t>
      </w:r>
      <w:proofErr w:type="spellStart"/>
      <w:r w:rsidRPr="00C76099">
        <w:t>Marascuilo</w:t>
      </w:r>
      <w:proofErr w:type="spellEnd"/>
      <w:r w:rsidRPr="00C76099">
        <w:t>, L., &amp; Gaylord-Ross, R. (1990). Visual Inspection and Statistical Analysis in Single-Case Designs. The Journal of Experimental Education, 58(4), 311–320. https://doi.org/10.1080/00220973.1990.10806545</w:t>
      </w:r>
    </w:p>
    <w:p w14:paraId="4E28062F" w14:textId="77777777" w:rsidR="001B45CD" w:rsidRPr="00C76099" w:rsidRDefault="001B45CD" w:rsidP="00C76099">
      <w:pPr>
        <w:pStyle w:val="Bibliography"/>
      </w:pPr>
      <w:r w:rsidRPr="00C76099">
        <w:lastRenderedPageBreak/>
        <w:t>Parker, R. I., &amp; Vannest, K. (2009). An Improved Effect Size for Single-Case Research: Nonoverlap of All Pairs. Behavior Therapy, 40(4), 357–367. https://doi.org/10.1016/j.beth.2008.10.006</w:t>
      </w:r>
    </w:p>
    <w:p w14:paraId="70822318" w14:textId="77777777" w:rsidR="001B45CD" w:rsidRPr="00C76099" w:rsidRDefault="001B45CD" w:rsidP="00C76099">
      <w:pPr>
        <w:pStyle w:val="Bibliography"/>
      </w:pPr>
      <w:r w:rsidRPr="00C76099">
        <w:t>Parker, R. I., Vannest, K. J., &amp; Davis, J. L. (2011). Effect Size in Single-Case Research: A Review of Nine Nonoverlap Techniques. Behavior Modification, 35(4), 303–322. https://doi.org/10.1177/0145445511399147</w:t>
      </w:r>
    </w:p>
    <w:p w14:paraId="4B8950BF" w14:textId="77777777" w:rsidR="001B45CD" w:rsidRPr="00C76099" w:rsidRDefault="001B45CD" w:rsidP="00C76099">
      <w:pPr>
        <w:pStyle w:val="Bibliography"/>
      </w:pPr>
      <w:r w:rsidRPr="00C76099">
        <w:t>Ridgway, G. (2013, December 3). Illustrative effect sizes for sex differences. https://doi.org/10.6084/m9.figshare.866802.v1</w:t>
      </w:r>
    </w:p>
    <w:p w14:paraId="6DEB8122" w14:textId="77777777" w:rsidR="001B45CD" w:rsidRPr="00C76099" w:rsidRDefault="001B45CD" w:rsidP="00C76099">
      <w:pPr>
        <w:pStyle w:val="Bibliography"/>
      </w:pPr>
      <w:r w:rsidRPr="00C76099">
        <w:t>Ruscio, J. (2008). A probability-based measure of effect size: Robustness to base rates and other factors. Psychological Methods, 13(1), 19–30. https://doi.org/10.1037/1082-989X.13.1.19</w:t>
      </w:r>
    </w:p>
    <w:p w14:paraId="7EC5D5B5" w14:textId="77777777" w:rsidR="001B45CD" w:rsidRPr="00C76099" w:rsidRDefault="001B45CD" w:rsidP="00C76099">
      <w:pPr>
        <w:pStyle w:val="Bibliography"/>
      </w:pPr>
      <w:r w:rsidRPr="00C76099">
        <w:t>Ruscio, J., &amp; Mullen, T. (2012). Confidence intervals for the probability of superiority effect size measure and the area under a receiver operating characteristic curve. Multivariate Behavioral Research, 47(2), 201–223.</w:t>
      </w:r>
    </w:p>
    <w:p w14:paraId="06A47160" w14:textId="1F8E7F0E" w:rsidR="001B45CD" w:rsidRPr="00C76099" w:rsidRDefault="001B45CD" w:rsidP="00C76099">
      <w:pPr>
        <w:pStyle w:val="Bibliography"/>
      </w:pPr>
      <w:proofErr w:type="spellStart"/>
      <w:r w:rsidRPr="00C76099">
        <w:t>Sawilowsky</w:t>
      </w:r>
      <w:proofErr w:type="spellEnd"/>
      <w:r w:rsidRPr="00C76099">
        <w:t>, S. S. (2009). New Effect Size Rules of Thumb. Journal of Modern Applied Statistical Methods, 8(2), 597–599. https://doi.org/10.22237/jmasm/1257035100</w:t>
      </w:r>
      <w:r w:rsidR="00527E89">
        <w:t xml:space="preserve"> </w:t>
      </w:r>
    </w:p>
    <w:p w14:paraId="6D9E23A6" w14:textId="77777777" w:rsidR="001B45CD" w:rsidRPr="00C76099" w:rsidRDefault="001B45CD" w:rsidP="00C76099">
      <w:pPr>
        <w:pStyle w:val="Bibliography"/>
      </w:pPr>
      <w:r w:rsidRPr="00C76099">
        <w:t xml:space="preserve">Tate, R. L., </w:t>
      </w:r>
      <w:proofErr w:type="spellStart"/>
      <w:r w:rsidRPr="00C76099">
        <w:t>Perdices</w:t>
      </w:r>
      <w:proofErr w:type="spellEnd"/>
      <w:r w:rsidRPr="00C76099">
        <w:t xml:space="preserve">, M., Rosenkoetter, U., McDonald, S., Togher, L., </w:t>
      </w:r>
      <w:proofErr w:type="spellStart"/>
      <w:r w:rsidRPr="00C76099">
        <w:t>Shadish</w:t>
      </w:r>
      <w:proofErr w:type="spellEnd"/>
      <w:r w:rsidRPr="00C76099">
        <w:t xml:space="preserve">, W., … Vohra, S. (2016). The Single-Case Reporting Guideline </w:t>
      </w:r>
      <w:proofErr w:type="gramStart"/>
      <w:r w:rsidRPr="00C76099">
        <w:t>In</w:t>
      </w:r>
      <w:proofErr w:type="gramEnd"/>
      <w:r w:rsidRPr="00C76099">
        <w:t xml:space="preserve"> </w:t>
      </w:r>
      <w:proofErr w:type="spellStart"/>
      <w:r w:rsidRPr="00C76099">
        <w:t>BEhavioural</w:t>
      </w:r>
      <w:proofErr w:type="spellEnd"/>
      <w:r w:rsidRPr="00C76099">
        <w:t xml:space="preserve"> Interventions (SCRIBE) 2016: Explanation and elaboration. Archives of Scientific Psychology, 4(1), 10–31. https://doi.org/10.1037/arc0000027</w:t>
      </w:r>
    </w:p>
    <w:p w14:paraId="66CA84D9" w14:textId="77777777" w:rsidR="001B45CD" w:rsidRPr="00C76099" w:rsidRDefault="001B45CD" w:rsidP="00C76099">
      <w:pPr>
        <w:pStyle w:val="Bibliography"/>
      </w:pPr>
      <w:r w:rsidRPr="00C76099">
        <w:t xml:space="preserve">Tate, R. L., </w:t>
      </w:r>
      <w:proofErr w:type="spellStart"/>
      <w:r w:rsidRPr="00C76099">
        <w:t>Perdices</w:t>
      </w:r>
      <w:proofErr w:type="spellEnd"/>
      <w:r w:rsidRPr="00C76099">
        <w:t xml:space="preserve">, M., Rosenkoetter, U., </w:t>
      </w:r>
      <w:proofErr w:type="spellStart"/>
      <w:r w:rsidRPr="00C76099">
        <w:t>Shadish</w:t>
      </w:r>
      <w:proofErr w:type="spellEnd"/>
      <w:r w:rsidRPr="00C76099">
        <w:t xml:space="preserve">, W., Vohra, S., Barlow, D. H., … Wilson, B. (2016). The Single-Case Reporting Guideline </w:t>
      </w:r>
      <w:proofErr w:type="gramStart"/>
      <w:r w:rsidRPr="00C76099">
        <w:t>In</w:t>
      </w:r>
      <w:proofErr w:type="gramEnd"/>
      <w:r w:rsidRPr="00C76099">
        <w:t xml:space="preserve"> </w:t>
      </w:r>
      <w:proofErr w:type="spellStart"/>
      <w:r w:rsidRPr="00C76099">
        <w:t>BEhavioural</w:t>
      </w:r>
      <w:proofErr w:type="spellEnd"/>
      <w:r w:rsidRPr="00C76099">
        <w:t xml:space="preserve"> Interventions (SCRIBE) 2016 Statement. Physical Therapy, 96(7), e1–e10. https://doi.org/10.2522/ptj.2016.96.7.e1</w:t>
      </w:r>
    </w:p>
    <w:p w14:paraId="02576841" w14:textId="77777777" w:rsidR="001B45CD" w:rsidRPr="00C76099" w:rsidRDefault="001B45CD" w:rsidP="00C76099">
      <w:pPr>
        <w:pStyle w:val="Bibliography"/>
      </w:pPr>
      <w:proofErr w:type="spellStart"/>
      <w:r w:rsidRPr="00C76099">
        <w:t>Thas</w:t>
      </w:r>
      <w:proofErr w:type="spellEnd"/>
      <w:r w:rsidRPr="00C76099">
        <w:t xml:space="preserve">, O., De Neve, J., Clement, L., &amp; </w:t>
      </w:r>
      <w:proofErr w:type="spellStart"/>
      <w:r w:rsidRPr="00C76099">
        <w:t>Ottoy</w:t>
      </w:r>
      <w:proofErr w:type="spellEnd"/>
      <w:r w:rsidRPr="00C76099">
        <w:t>, J.-P. (2012). Probabilistic index models. Journal of the Royal Statistical Society: Series B (Statistical Methodology), 74(4), 623–671. https://doi.org/10.1111/j.1467-9868.2011.01020.x</w:t>
      </w:r>
    </w:p>
    <w:p w14:paraId="6E473CE8" w14:textId="77777777" w:rsidR="001B45CD" w:rsidRPr="00C76099" w:rsidRDefault="001B45CD" w:rsidP="00C76099">
      <w:pPr>
        <w:pStyle w:val="Bibliography"/>
      </w:pPr>
      <w:proofErr w:type="spellStart"/>
      <w:r w:rsidRPr="00C76099">
        <w:t>Viechtbauer</w:t>
      </w:r>
      <w:proofErr w:type="spellEnd"/>
      <w:r w:rsidRPr="00C76099">
        <w:t>, W. (2010). Conducting Meta-Analyses in R with the metafor Package. Journal of Statistical Software, 36(3). https://doi.org/10.18637/jss.v036.i03</w:t>
      </w:r>
    </w:p>
    <w:p w14:paraId="3DF8926F" w14:textId="77777777" w:rsidR="001B45CD" w:rsidRPr="00C76099" w:rsidRDefault="001B45CD" w:rsidP="00C76099">
      <w:pPr>
        <w:pStyle w:val="Bibliography"/>
      </w:pPr>
      <w:r w:rsidRPr="00C76099">
        <w:t>What Works Clearinghouse. (2010). Single-Case Design Technical Documentation. Retrieved from https://ies.ed.gov/ncee/wwc/Document/229</w:t>
      </w:r>
    </w:p>
    <w:p w14:paraId="04168A5D" w14:textId="77777777" w:rsidR="001B45CD" w:rsidRPr="00C76099" w:rsidRDefault="001B45CD" w:rsidP="00C76099">
      <w:pPr>
        <w:pStyle w:val="Bibliography"/>
      </w:pPr>
      <w:r w:rsidRPr="00C76099">
        <w:t>Wickham, H. (2010). A Layered Grammar of Graphics. Journal of Computational and Graphical Statistics, 19(1), 3–28. https://doi.org/10.1198/jcgs.2009.07098</w:t>
      </w:r>
    </w:p>
    <w:p w14:paraId="6FC6C3AF" w14:textId="77777777" w:rsidR="001B45CD" w:rsidRPr="00C76099" w:rsidRDefault="001B45CD" w:rsidP="00C76099">
      <w:pPr>
        <w:pStyle w:val="Bibliography"/>
      </w:pPr>
      <w:r w:rsidRPr="00C76099">
        <w:t>Wickham, H. (2014). Tidy Data. Journal of Statistical Software, 59(10), 1–23.</w:t>
      </w:r>
    </w:p>
    <w:p w14:paraId="374E0FBA" w14:textId="77777777" w:rsidR="001B45CD" w:rsidRPr="00C76099" w:rsidRDefault="001B45CD" w:rsidP="00C76099">
      <w:pPr>
        <w:pStyle w:val="Bibliography"/>
      </w:pPr>
      <w:r w:rsidRPr="00C76099">
        <w:t>Wickham, H. (2016). ggplot2: Elegant Graphics for Data Analysis. Retrieved from http://ggplot2.org</w:t>
      </w:r>
    </w:p>
    <w:p w14:paraId="48BE35DA" w14:textId="77777777" w:rsidR="001B45CD" w:rsidRPr="00C76099" w:rsidRDefault="001B45CD" w:rsidP="00C76099">
      <w:pPr>
        <w:pStyle w:val="Bibliography"/>
      </w:pPr>
      <w:r w:rsidRPr="00C76099">
        <w:t>Ximenes, V. M., Manolov, R., Solanas, A., &amp; Quera, V. (2009). Factors Affecting Visual Inference in Single-Case Designs. The Spanish Journal of Psychology, 12(02), 823–832. https://doi.org/10.1017/S1138741600002195</w:t>
      </w:r>
    </w:p>
    <w:p w14:paraId="55859FC6" w14:textId="77777777" w:rsidR="00644506" w:rsidRDefault="001E7A2C" w:rsidP="00C76099">
      <w:pPr>
        <w:pStyle w:val="Bibliography"/>
        <w:sectPr w:rsidR="00644506" w:rsidSect="00644506">
          <w:type w:val="continuous"/>
          <w:pgSz w:w="12240" w:h="15840"/>
          <w:pgMar w:top="1440" w:right="1800" w:bottom="1440" w:left="1800" w:header="720" w:footer="720" w:gutter="0"/>
          <w:cols w:num="2" w:space="346"/>
          <w:noEndnote/>
          <w:titlePg/>
        </w:sectPr>
      </w:pPr>
      <w:r w:rsidRPr="00C76099">
        <w:fldChar w:fldCharType="end"/>
      </w:r>
    </w:p>
    <w:p w14:paraId="4DB64F8C" w14:textId="77777777" w:rsidR="004A46F7" w:rsidRPr="004F1E7C" w:rsidRDefault="004A46F7" w:rsidP="008B3223">
      <w:pPr>
        <w:ind w:firstLine="0"/>
      </w:pPr>
    </w:p>
    <w:sectPr w:rsidR="004A46F7" w:rsidRPr="004F1E7C" w:rsidSect="00644506">
      <w:type w:val="continuous"/>
      <w:pgSz w:w="12240" w:h="15840"/>
      <w:pgMar w:top="1440" w:right="1800" w:bottom="1440" w:left="1800"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CC29F5" w14:textId="77777777" w:rsidR="007E3E43" w:rsidRDefault="007E3E43" w:rsidP="00072BC9">
      <w:r>
        <w:separator/>
      </w:r>
    </w:p>
  </w:endnote>
  <w:endnote w:type="continuationSeparator" w:id="0">
    <w:p w14:paraId="39D751EB" w14:textId="77777777" w:rsidR="007E3E43" w:rsidRDefault="007E3E43" w:rsidP="00072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onaco">
    <w:panose1 w:val="00000000000000000000"/>
    <w:charset w:val="4D"/>
    <w:family w:val="auto"/>
    <w:pitch w:val="variable"/>
    <w:sig w:usb0="A00002FF" w:usb1="500039FB" w:usb2="00000000" w:usb3="00000000" w:csb0="00000197"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yriad Pro Semibold It">
    <w:altName w:val="Segoe UI"/>
    <w:panose1 w:val="020B0604020202020204"/>
    <w:charset w:val="00"/>
    <w:family w:val="auto"/>
    <w:pitch w:val="variable"/>
    <w:sig w:usb0="20000287" w:usb1="00000001" w:usb2="00000000" w:usb3="00000000" w:csb0="0000019F" w:csb1="00000000"/>
  </w:font>
  <w:font w:name="Adobe Caslon Pro">
    <w:altName w:val="Palatino Linotype"/>
    <w:panose1 w:val="020B0604020202020204"/>
    <w:charset w:val="00"/>
    <w:family w:val="auto"/>
    <w:pitch w:val="variable"/>
    <w:sig w:usb0="00000007" w:usb1="00000001"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26232846"/>
      <w:docPartObj>
        <w:docPartGallery w:val="Page Numbers (Bottom of Page)"/>
        <w:docPartUnique/>
      </w:docPartObj>
    </w:sdtPr>
    <w:sdtContent>
      <w:p w14:paraId="5EB262F5" w14:textId="0192D6AC" w:rsidR="008B3223" w:rsidRDefault="008B3223" w:rsidP="00DD4EC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0FB20A" w14:textId="77777777" w:rsidR="008B3223" w:rsidRDefault="008B32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01546885"/>
      <w:docPartObj>
        <w:docPartGallery w:val="Page Numbers (Bottom of Page)"/>
        <w:docPartUnique/>
      </w:docPartObj>
    </w:sdtPr>
    <w:sdtContent>
      <w:p w14:paraId="5978348E" w14:textId="72DC7AB4" w:rsidR="008B3223" w:rsidRDefault="008B3223" w:rsidP="008B3223">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02E0049" w14:textId="77777777" w:rsidR="008B3223" w:rsidRDefault="008B3223" w:rsidP="008B3223">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86789295"/>
      <w:docPartObj>
        <w:docPartGallery w:val="Page Numbers (Bottom of Page)"/>
        <w:docPartUnique/>
      </w:docPartObj>
    </w:sdtPr>
    <w:sdtContent>
      <w:p w14:paraId="5031505C" w14:textId="41832BCE" w:rsidR="008B3223" w:rsidRDefault="008B3223" w:rsidP="008B3223">
        <w:pPr>
          <w:pStyle w:val="Footer"/>
          <w:framePr w:wrap="none" w:vAnchor="text" w:hAnchor="margin" w:xAlign="center" w:y="1"/>
          <w:ind w:firstLine="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B2489F" w14:textId="77777777" w:rsidR="008B3223" w:rsidRDefault="008B3223" w:rsidP="008B3223">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6F1DD8" w14:textId="77777777" w:rsidR="007E3E43" w:rsidRDefault="007E3E43" w:rsidP="00072BC9">
      <w:r>
        <w:separator/>
      </w:r>
    </w:p>
  </w:footnote>
  <w:footnote w:type="continuationSeparator" w:id="0">
    <w:p w14:paraId="3B5CFB49" w14:textId="77777777" w:rsidR="007E3E43" w:rsidRDefault="007E3E43" w:rsidP="00072B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94123F" w14:textId="77777777" w:rsidR="00322958" w:rsidRDefault="00322958" w:rsidP="00072BC9">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3E56E55F" w14:textId="77777777" w:rsidR="00322958" w:rsidRDefault="00322958" w:rsidP="00072B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F0B6DA" w14:textId="77777777" w:rsidR="00322958" w:rsidRDefault="00322958" w:rsidP="00C7609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8F3DEA"/>
    <w:multiLevelType w:val="hybridMultilevel"/>
    <w:tmpl w:val="DEC81F8A"/>
    <w:lvl w:ilvl="0" w:tplc="6B3C7B0C">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6429B"/>
    <w:multiLevelType w:val="hybridMultilevel"/>
    <w:tmpl w:val="F7CCF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BC4318"/>
    <w:multiLevelType w:val="hybridMultilevel"/>
    <w:tmpl w:val="63DC4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9748381">
    <w:abstractNumId w:val="1"/>
  </w:num>
  <w:num w:numId="2" w16cid:durableId="1314329812">
    <w:abstractNumId w:val="0"/>
  </w:num>
  <w:num w:numId="3" w16cid:durableId="15812144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F1E7C"/>
    <w:rsid w:val="00006444"/>
    <w:rsid w:val="00007A52"/>
    <w:rsid w:val="000252C5"/>
    <w:rsid w:val="0005372A"/>
    <w:rsid w:val="00062C0A"/>
    <w:rsid w:val="0006445D"/>
    <w:rsid w:val="00072BC9"/>
    <w:rsid w:val="00074E14"/>
    <w:rsid w:val="00095953"/>
    <w:rsid w:val="000C367F"/>
    <w:rsid w:val="00106C45"/>
    <w:rsid w:val="00115A50"/>
    <w:rsid w:val="00125D10"/>
    <w:rsid w:val="00140B2B"/>
    <w:rsid w:val="00140E78"/>
    <w:rsid w:val="00142AEA"/>
    <w:rsid w:val="0015471F"/>
    <w:rsid w:val="00174BCE"/>
    <w:rsid w:val="0018654D"/>
    <w:rsid w:val="00187857"/>
    <w:rsid w:val="001B278F"/>
    <w:rsid w:val="001B45CD"/>
    <w:rsid w:val="001D1158"/>
    <w:rsid w:val="001D1789"/>
    <w:rsid w:val="001D2DA9"/>
    <w:rsid w:val="001D57CF"/>
    <w:rsid w:val="001D642E"/>
    <w:rsid w:val="001E7A2C"/>
    <w:rsid w:val="001F2403"/>
    <w:rsid w:val="00202C10"/>
    <w:rsid w:val="002109A8"/>
    <w:rsid w:val="00212866"/>
    <w:rsid w:val="0022608A"/>
    <w:rsid w:val="00263B10"/>
    <w:rsid w:val="00264698"/>
    <w:rsid w:val="002751DA"/>
    <w:rsid w:val="00277A31"/>
    <w:rsid w:val="002A7976"/>
    <w:rsid w:val="002C08DC"/>
    <w:rsid w:val="002D181A"/>
    <w:rsid w:val="002E2584"/>
    <w:rsid w:val="002F2469"/>
    <w:rsid w:val="002F4AA2"/>
    <w:rsid w:val="00322958"/>
    <w:rsid w:val="00323AB0"/>
    <w:rsid w:val="00340217"/>
    <w:rsid w:val="0035444B"/>
    <w:rsid w:val="003643C3"/>
    <w:rsid w:val="00396B42"/>
    <w:rsid w:val="003C3169"/>
    <w:rsid w:val="003C396A"/>
    <w:rsid w:val="003D1897"/>
    <w:rsid w:val="00404307"/>
    <w:rsid w:val="00425C4B"/>
    <w:rsid w:val="00460691"/>
    <w:rsid w:val="00460A9F"/>
    <w:rsid w:val="00472DA6"/>
    <w:rsid w:val="00473223"/>
    <w:rsid w:val="00474304"/>
    <w:rsid w:val="004950F3"/>
    <w:rsid w:val="004A46F7"/>
    <w:rsid w:val="004C159A"/>
    <w:rsid w:val="004C4929"/>
    <w:rsid w:val="004C7201"/>
    <w:rsid w:val="004D1F37"/>
    <w:rsid w:val="004D5CE6"/>
    <w:rsid w:val="004F1E7C"/>
    <w:rsid w:val="005051AB"/>
    <w:rsid w:val="00511AB2"/>
    <w:rsid w:val="00514C75"/>
    <w:rsid w:val="00527E89"/>
    <w:rsid w:val="005549A7"/>
    <w:rsid w:val="005657FE"/>
    <w:rsid w:val="00571CBC"/>
    <w:rsid w:val="005833B1"/>
    <w:rsid w:val="005918FB"/>
    <w:rsid w:val="00597DD8"/>
    <w:rsid w:val="005A7183"/>
    <w:rsid w:val="005D0E4C"/>
    <w:rsid w:val="00605D93"/>
    <w:rsid w:val="00610223"/>
    <w:rsid w:val="00620010"/>
    <w:rsid w:val="0063143F"/>
    <w:rsid w:val="006434AD"/>
    <w:rsid w:val="00644506"/>
    <w:rsid w:val="006446FA"/>
    <w:rsid w:val="00651E4D"/>
    <w:rsid w:val="006532A9"/>
    <w:rsid w:val="00685DBE"/>
    <w:rsid w:val="00690D65"/>
    <w:rsid w:val="00692CFA"/>
    <w:rsid w:val="006A3F9E"/>
    <w:rsid w:val="006B0A36"/>
    <w:rsid w:val="006B6690"/>
    <w:rsid w:val="006D514B"/>
    <w:rsid w:val="006D5BB0"/>
    <w:rsid w:val="006E574D"/>
    <w:rsid w:val="006F1C28"/>
    <w:rsid w:val="006F7A96"/>
    <w:rsid w:val="007031DB"/>
    <w:rsid w:val="00704CBD"/>
    <w:rsid w:val="00715985"/>
    <w:rsid w:val="00724105"/>
    <w:rsid w:val="00733815"/>
    <w:rsid w:val="00761CA1"/>
    <w:rsid w:val="007712D0"/>
    <w:rsid w:val="00773F75"/>
    <w:rsid w:val="007758F1"/>
    <w:rsid w:val="007961DE"/>
    <w:rsid w:val="007C6912"/>
    <w:rsid w:val="007D352C"/>
    <w:rsid w:val="007D6EFB"/>
    <w:rsid w:val="007E3E43"/>
    <w:rsid w:val="007F7309"/>
    <w:rsid w:val="00801525"/>
    <w:rsid w:val="00815A53"/>
    <w:rsid w:val="008341B4"/>
    <w:rsid w:val="00864594"/>
    <w:rsid w:val="00865403"/>
    <w:rsid w:val="00865704"/>
    <w:rsid w:val="00887966"/>
    <w:rsid w:val="0089316B"/>
    <w:rsid w:val="008A6440"/>
    <w:rsid w:val="008B3223"/>
    <w:rsid w:val="008B70DE"/>
    <w:rsid w:val="008D4B8A"/>
    <w:rsid w:val="008F5ADF"/>
    <w:rsid w:val="00906B3A"/>
    <w:rsid w:val="00920F60"/>
    <w:rsid w:val="00923D79"/>
    <w:rsid w:val="00931D2E"/>
    <w:rsid w:val="00933DF2"/>
    <w:rsid w:val="00944722"/>
    <w:rsid w:val="009652BB"/>
    <w:rsid w:val="0096629C"/>
    <w:rsid w:val="009675D4"/>
    <w:rsid w:val="0097279C"/>
    <w:rsid w:val="00973842"/>
    <w:rsid w:val="00974A37"/>
    <w:rsid w:val="00994908"/>
    <w:rsid w:val="009A7199"/>
    <w:rsid w:val="009B0303"/>
    <w:rsid w:val="009B28BC"/>
    <w:rsid w:val="009C4BCE"/>
    <w:rsid w:val="009C75AA"/>
    <w:rsid w:val="009C7C43"/>
    <w:rsid w:val="009F3F4E"/>
    <w:rsid w:val="00A2148E"/>
    <w:rsid w:val="00A24E35"/>
    <w:rsid w:val="00A32592"/>
    <w:rsid w:val="00A34735"/>
    <w:rsid w:val="00A448B0"/>
    <w:rsid w:val="00A45D54"/>
    <w:rsid w:val="00A53DFC"/>
    <w:rsid w:val="00A844DC"/>
    <w:rsid w:val="00AB3F82"/>
    <w:rsid w:val="00AE1EED"/>
    <w:rsid w:val="00AE6E8F"/>
    <w:rsid w:val="00B12DB1"/>
    <w:rsid w:val="00B15F62"/>
    <w:rsid w:val="00B31604"/>
    <w:rsid w:val="00B326CA"/>
    <w:rsid w:val="00B338C3"/>
    <w:rsid w:val="00B358FE"/>
    <w:rsid w:val="00B36317"/>
    <w:rsid w:val="00B45778"/>
    <w:rsid w:val="00B5588B"/>
    <w:rsid w:val="00B84D5C"/>
    <w:rsid w:val="00B91C47"/>
    <w:rsid w:val="00BA157F"/>
    <w:rsid w:val="00BA16E9"/>
    <w:rsid w:val="00BB5049"/>
    <w:rsid w:val="00BB5B17"/>
    <w:rsid w:val="00BC53CB"/>
    <w:rsid w:val="00BD035C"/>
    <w:rsid w:val="00BD0E50"/>
    <w:rsid w:val="00BE293B"/>
    <w:rsid w:val="00BE341D"/>
    <w:rsid w:val="00BE54F9"/>
    <w:rsid w:val="00BF09CE"/>
    <w:rsid w:val="00BF1A50"/>
    <w:rsid w:val="00BF2797"/>
    <w:rsid w:val="00BF2FAE"/>
    <w:rsid w:val="00C02EA3"/>
    <w:rsid w:val="00C0673B"/>
    <w:rsid w:val="00C735F8"/>
    <w:rsid w:val="00C76099"/>
    <w:rsid w:val="00C84D6B"/>
    <w:rsid w:val="00C8763C"/>
    <w:rsid w:val="00C958FB"/>
    <w:rsid w:val="00CA29D5"/>
    <w:rsid w:val="00CC22DC"/>
    <w:rsid w:val="00CC417B"/>
    <w:rsid w:val="00CD0EB8"/>
    <w:rsid w:val="00CD59A9"/>
    <w:rsid w:val="00CD7C45"/>
    <w:rsid w:val="00CF3083"/>
    <w:rsid w:val="00CF3835"/>
    <w:rsid w:val="00CF5005"/>
    <w:rsid w:val="00CF74C6"/>
    <w:rsid w:val="00D30BB1"/>
    <w:rsid w:val="00D40C9B"/>
    <w:rsid w:val="00D7777A"/>
    <w:rsid w:val="00D8754E"/>
    <w:rsid w:val="00D87849"/>
    <w:rsid w:val="00D914FC"/>
    <w:rsid w:val="00DA3D01"/>
    <w:rsid w:val="00DB190E"/>
    <w:rsid w:val="00DB1F0F"/>
    <w:rsid w:val="00DC53BC"/>
    <w:rsid w:val="00DE6267"/>
    <w:rsid w:val="00DF1462"/>
    <w:rsid w:val="00E115A2"/>
    <w:rsid w:val="00E24B20"/>
    <w:rsid w:val="00E64CE9"/>
    <w:rsid w:val="00E767B7"/>
    <w:rsid w:val="00E93E6C"/>
    <w:rsid w:val="00EB25CC"/>
    <w:rsid w:val="00EE30BA"/>
    <w:rsid w:val="00F12B23"/>
    <w:rsid w:val="00F33869"/>
    <w:rsid w:val="00F40E95"/>
    <w:rsid w:val="00F46A31"/>
    <w:rsid w:val="00F6345C"/>
    <w:rsid w:val="00F91EA3"/>
    <w:rsid w:val="00FA3905"/>
    <w:rsid w:val="00FD428A"/>
    <w:rsid w:val="00FE25A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E1DE60"/>
  <w14:defaultImageDpi w14:val="300"/>
  <w15:docId w15:val="{E8946CE0-F491-224A-B53C-2685F4A51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BC9"/>
    <w:pPr>
      <w:ind w:firstLine="360"/>
      <w:jc w:val="both"/>
    </w:pPr>
    <w:rPr>
      <w:rFonts w:ascii="CMU Serif Roman" w:hAnsi="CMU Serif Roman" w:cs="CMU Serif Roman"/>
      <w:bCs/>
      <w:kern w:val="24"/>
      <w:sz w:val="20"/>
      <w:szCs w:val="20"/>
      <w:lang w:eastAsia="ja-JP"/>
    </w:rPr>
  </w:style>
  <w:style w:type="paragraph" w:styleId="Heading1">
    <w:name w:val="heading 1"/>
    <w:basedOn w:val="Normal"/>
    <w:next w:val="Normal"/>
    <w:link w:val="Heading1Char"/>
    <w:uiPriority w:val="9"/>
    <w:qFormat/>
    <w:rsid w:val="00072BC9"/>
    <w:pPr>
      <w:ind w:firstLine="0"/>
      <w:jc w:val="center"/>
      <w:outlineLvl w:val="0"/>
    </w:pPr>
    <w:rPr>
      <w:b/>
      <w:bCs w:val="0"/>
    </w:rPr>
  </w:style>
  <w:style w:type="paragraph" w:styleId="Heading2">
    <w:name w:val="heading 2"/>
    <w:basedOn w:val="Normal"/>
    <w:next w:val="Normal"/>
    <w:link w:val="Heading2Char"/>
    <w:uiPriority w:val="9"/>
    <w:unhideWhenUsed/>
    <w:qFormat/>
    <w:rsid w:val="002C08DC"/>
    <w:pPr>
      <w:ind w:firstLine="0"/>
      <w:outlineLvl w:val="1"/>
    </w:pPr>
    <w:rPr>
      <w:b/>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MS Mincho" w:hAnsi="Monaco" w:cs="Times New Roman"/>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C76099"/>
    <w:pPr>
      <w:ind w:left="360" w:hanging="360"/>
      <w:jc w:val="left"/>
    </w:pPr>
  </w:style>
  <w:style w:type="paragraph" w:styleId="Header">
    <w:name w:val="header"/>
    <w:basedOn w:val="Normal"/>
    <w:link w:val="HeaderChar"/>
    <w:uiPriority w:val="99"/>
    <w:unhideWhenUsed/>
    <w:rsid w:val="00A34735"/>
    <w:pPr>
      <w:tabs>
        <w:tab w:val="center" w:pos="4320"/>
        <w:tab w:val="right" w:pos="8640"/>
      </w:tabs>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 w:type="paragraph" w:styleId="ListParagraph">
    <w:name w:val="List Paragraph"/>
    <w:basedOn w:val="Normal"/>
    <w:uiPriority w:val="34"/>
    <w:qFormat/>
    <w:rsid w:val="00AB3F82"/>
    <w:pPr>
      <w:ind w:left="720"/>
      <w:contextualSpacing/>
    </w:pPr>
  </w:style>
  <w:style w:type="character" w:styleId="CommentReference">
    <w:name w:val="annotation reference"/>
    <w:basedOn w:val="DefaultParagraphFont"/>
    <w:uiPriority w:val="99"/>
    <w:semiHidden/>
    <w:unhideWhenUsed/>
    <w:rsid w:val="00EB25CC"/>
    <w:rPr>
      <w:sz w:val="18"/>
      <w:szCs w:val="18"/>
    </w:rPr>
  </w:style>
  <w:style w:type="paragraph" w:styleId="CommentText">
    <w:name w:val="annotation text"/>
    <w:basedOn w:val="Normal"/>
    <w:link w:val="CommentTextChar"/>
    <w:uiPriority w:val="99"/>
    <w:semiHidden/>
    <w:unhideWhenUsed/>
    <w:rsid w:val="00EB25CC"/>
  </w:style>
  <w:style w:type="character" w:customStyle="1" w:styleId="CommentTextChar">
    <w:name w:val="Comment Text Char"/>
    <w:basedOn w:val="DefaultParagraphFont"/>
    <w:link w:val="CommentText"/>
    <w:uiPriority w:val="99"/>
    <w:semiHidden/>
    <w:rsid w:val="00EB25CC"/>
    <w:rPr>
      <w:kern w:val="24"/>
      <w:lang w:eastAsia="ja-JP"/>
    </w:rPr>
  </w:style>
  <w:style w:type="paragraph" w:styleId="CommentSubject">
    <w:name w:val="annotation subject"/>
    <w:basedOn w:val="CommentText"/>
    <w:next w:val="CommentText"/>
    <w:link w:val="CommentSubjectChar"/>
    <w:uiPriority w:val="99"/>
    <w:semiHidden/>
    <w:unhideWhenUsed/>
    <w:rsid w:val="00EB25CC"/>
    <w:rPr>
      <w:b/>
      <w:bCs w:val="0"/>
    </w:rPr>
  </w:style>
  <w:style w:type="character" w:customStyle="1" w:styleId="CommentSubjectChar">
    <w:name w:val="Comment Subject Char"/>
    <w:basedOn w:val="CommentTextChar"/>
    <w:link w:val="CommentSubject"/>
    <w:uiPriority w:val="99"/>
    <w:semiHidden/>
    <w:rsid w:val="00EB25CC"/>
    <w:rPr>
      <w:b/>
      <w:bCs/>
      <w:kern w:val="24"/>
      <w:sz w:val="20"/>
      <w:szCs w:val="20"/>
      <w:lang w:eastAsia="ja-JP"/>
    </w:rPr>
  </w:style>
  <w:style w:type="paragraph" w:styleId="BalloonText">
    <w:name w:val="Balloon Text"/>
    <w:basedOn w:val="Normal"/>
    <w:link w:val="BalloonTextChar"/>
    <w:uiPriority w:val="99"/>
    <w:semiHidden/>
    <w:unhideWhenUsed/>
    <w:rsid w:val="00EB25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25CC"/>
    <w:rPr>
      <w:rFonts w:ascii="Lucida Grande" w:hAnsi="Lucida Grande" w:cs="Lucida Grande"/>
      <w:kern w:val="24"/>
      <w:sz w:val="18"/>
      <w:szCs w:val="18"/>
      <w:lang w:eastAsia="ja-JP"/>
    </w:rPr>
  </w:style>
  <w:style w:type="character" w:customStyle="1" w:styleId="Heading1Char">
    <w:name w:val="Heading 1 Char"/>
    <w:basedOn w:val="DefaultParagraphFont"/>
    <w:link w:val="Heading1"/>
    <w:uiPriority w:val="9"/>
    <w:rsid w:val="00072BC9"/>
    <w:rPr>
      <w:rFonts w:ascii="CMU Serif Roman" w:hAnsi="CMU Serif Roman" w:cs="CMU Serif Roman"/>
      <w:b/>
      <w:kern w:val="24"/>
      <w:sz w:val="20"/>
      <w:szCs w:val="20"/>
      <w:lang w:eastAsia="ja-JP"/>
    </w:rPr>
  </w:style>
  <w:style w:type="paragraph" w:customStyle="1" w:styleId="abstract">
    <w:name w:val="abstract"/>
    <w:basedOn w:val="Normal"/>
    <w:qFormat/>
    <w:rsid w:val="00C76099"/>
    <w:pPr>
      <w:ind w:left="720" w:right="720" w:firstLine="0"/>
    </w:pPr>
  </w:style>
  <w:style w:type="paragraph" w:customStyle="1" w:styleId="authors">
    <w:name w:val="authors"/>
    <w:basedOn w:val="Normal"/>
    <w:qFormat/>
    <w:rsid w:val="00C76099"/>
    <w:pPr>
      <w:ind w:firstLine="0"/>
      <w:jc w:val="center"/>
    </w:pPr>
    <w:rPr>
      <w:sz w:val="24"/>
      <w:szCs w:val="24"/>
    </w:rPr>
  </w:style>
  <w:style w:type="paragraph" w:customStyle="1" w:styleId="title">
    <w:name w:val="title"/>
    <w:basedOn w:val="Normal"/>
    <w:qFormat/>
    <w:rsid w:val="00C76099"/>
    <w:pPr>
      <w:ind w:firstLine="0"/>
      <w:jc w:val="center"/>
    </w:pPr>
    <w:rPr>
      <w:sz w:val="28"/>
      <w:szCs w:val="28"/>
    </w:rPr>
  </w:style>
  <w:style w:type="character" w:customStyle="1" w:styleId="Heading2Char">
    <w:name w:val="Heading 2 Char"/>
    <w:basedOn w:val="DefaultParagraphFont"/>
    <w:link w:val="Heading2"/>
    <w:uiPriority w:val="9"/>
    <w:rsid w:val="002C08DC"/>
    <w:rPr>
      <w:rFonts w:ascii="CMU Serif Roman" w:hAnsi="CMU Serif Roman" w:cs="CMU Serif Roman"/>
      <w:b/>
      <w:kern w:val="24"/>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984652">
      <w:bodyDiv w:val="1"/>
      <w:marLeft w:val="0"/>
      <w:marRight w:val="0"/>
      <w:marTop w:val="0"/>
      <w:marBottom w:val="0"/>
      <w:divBdr>
        <w:top w:val="none" w:sz="0" w:space="0" w:color="auto"/>
        <w:left w:val="none" w:sz="0" w:space="0" w:color="auto"/>
        <w:bottom w:val="none" w:sz="0" w:space="0" w:color="auto"/>
        <w:right w:val="none" w:sz="0" w:space="0" w:color="auto"/>
      </w:divBdr>
    </w:div>
    <w:div w:id="375400616">
      <w:bodyDiv w:val="1"/>
      <w:marLeft w:val="0"/>
      <w:marRight w:val="0"/>
      <w:marTop w:val="0"/>
      <w:marBottom w:val="0"/>
      <w:divBdr>
        <w:top w:val="none" w:sz="0" w:space="0" w:color="auto"/>
        <w:left w:val="none" w:sz="0" w:space="0" w:color="auto"/>
        <w:bottom w:val="none" w:sz="0" w:space="0" w:color="auto"/>
        <w:right w:val="none" w:sz="0" w:space="0" w:color="auto"/>
      </w:divBdr>
    </w:div>
    <w:div w:id="429006761">
      <w:bodyDiv w:val="1"/>
      <w:marLeft w:val="0"/>
      <w:marRight w:val="0"/>
      <w:marTop w:val="0"/>
      <w:marBottom w:val="0"/>
      <w:divBdr>
        <w:top w:val="none" w:sz="0" w:space="0" w:color="auto"/>
        <w:left w:val="none" w:sz="0" w:space="0" w:color="auto"/>
        <w:bottom w:val="none" w:sz="0" w:space="0" w:color="auto"/>
        <w:right w:val="none" w:sz="0" w:space="0" w:color="auto"/>
      </w:divBdr>
    </w:div>
    <w:div w:id="861358515">
      <w:bodyDiv w:val="1"/>
      <w:marLeft w:val="0"/>
      <w:marRight w:val="0"/>
      <w:marTop w:val="0"/>
      <w:marBottom w:val="0"/>
      <w:divBdr>
        <w:top w:val="none" w:sz="0" w:space="0" w:color="auto"/>
        <w:left w:val="none" w:sz="0" w:space="0" w:color="auto"/>
        <w:bottom w:val="none" w:sz="0" w:space="0" w:color="auto"/>
        <w:right w:val="none" w:sz="0" w:space="0" w:color="auto"/>
      </w:divBdr>
    </w:div>
    <w:div w:id="1127354483">
      <w:bodyDiv w:val="1"/>
      <w:marLeft w:val="0"/>
      <w:marRight w:val="0"/>
      <w:marTop w:val="0"/>
      <w:marBottom w:val="0"/>
      <w:divBdr>
        <w:top w:val="none" w:sz="0" w:space="0" w:color="auto"/>
        <w:left w:val="none" w:sz="0" w:space="0" w:color="auto"/>
        <w:bottom w:val="none" w:sz="0" w:space="0" w:color="auto"/>
        <w:right w:val="none" w:sz="0" w:space="0" w:color="auto"/>
      </w:divBdr>
    </w:div>
    <w:div w:id="1527866009">
      <w:bodyDiv w:val="1"/>
      <w:marLeft w:val="0"/>
      <w:marRight w:val="0"/>
      <w:marTop w:val="0"/>
      <w:marBottom w:val="0"/>
      <w:divBdr>
        <w:top w:val="none" w:sz="0" w:space="0" w:color="auto"/>
        <w:left w:val="none" w:sz="0" w:space="0" w:color="auto"/>
        <w:bottom w:val="none" w:sz="0" w:space="0" w:color="auto"/>
        <w:right w:val="none" w:sz="0" w:space="0" w:color="auto"/>
      </w:divBdr>
    </w:div>
    <w:div w:id="1838573859">
      <w:bodyDiv w:val="1"/>
      <w:marLeft w:val="0"/>
      <w:marRight w:val="0"/>
      <w:marTop w:val="0"/>
      <w:marBottom w:val="0"/>
      <w:divBdr>
        <w:top w:val="none" w:sz="0" w:space="0" w:color="auto"/>
        <w:left w:val="none" w:sz="0" w:space="0" w:color="auto"/>
        <w:bottom w:val="none" w:sz="0" w:space="0" w:color="auto"/>
        <w:right w:val="none" w:sz="0" w:space="0" w:color="auto"/>
      </w:divBdr>
    </w:div>
    <w:div w:id="1847593689">
      <w:bodyDiv w:val="1"/>
      <w:marLeft w:val="0"/>
      <w:marRight w:val="0"/>
      <w:marTop w:val="0"/>
      <w:marBottom w:val="0"/>
      <w:divBdr>
        <w:top w:val="none" w:sz="0" w:space="0" w:color="auto"/>
        <w:left w:val="none" w:sz="0" w:space="0" w:color="auto"/>
        <w:bottom w:val="none" w:sz="0" w:space="0" w:color="auto"/>
        <w:right w:val="none" w:sz="0" w:space="0" w:color="auto"/>
      </w:divBdr>
    </w:div>
    <w:div w:id="18850176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help.osf.io/m/registrations/l/524205-register-your-projec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ian.hussey@ugent.be"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cran.r-project.org/web/packages/coin/vignettes/Implement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C7987-FAC6-D641-AA01-34F53AA2C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TotalTime>
  <Pages>10</Pages>
  <Words>15305</Words>
  <Characters>87244</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58</cp:revision>
  <dcterms:created xsi:type="dcterms:W3CDTF">2018-07-17T14:09:00Z</dcterms:created>
  <dcterms:modified xsi:type="dcterms:W3CDTF">2025-04-23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2WNLt98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